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2610"/>
        <w:gridCol w:w="3060"/>
        <w:gridCol w:w="2065"/>
      </w:tblGrid>
      <w:tr w:rsidR="0012326D" w14:paraId="6BA16AFC" w14:textId="77777777" w:rsidTr="003B6C6D">
        <w:tc>
          <w:tcPr>
            <w:tcW w:w="1615" w:type="dxa"/>
          </w:tcPr>
          <w:p w14:paraId="752241D7" w14:textId="71D2EE0F" w:rsidR="003B6C6D" w:rsidRPr="00400554" w:rsidRDefault="003B6C6D" w:rsidP="001C197F">
            <w:pPr>
              <w:jc w:val="center"/>
              <w:rPr>
                <w:rFonts w:cstheme="minorHAnsi"/>
                <w:b/>
                <w:bCs/>
              </w:rPr>
            </w:pPr>
            <w:r w:rsidRPr="00400554">
              <w:rPr>
                <w:rFonts w:cstheme="minorHAnsi"/>
                <w:b/>
                <w:bCs/>
              </w:rPr>
              <w:t>SERIAL NO.</w:t>
            </w:r>
          </w:p>
        </w:tc>
        <w:tc>
          <w:tcPr>
            <w:tcW w:w="2610" w:type="dxa"/>
          </w:tcPr>
          <w:p w14:paraId="3E44CA85" w14:textId="68898FD1" w:rsidR="003B6C6D" w:rsidRPr="00400554" w:rsidRDefault="003B6C6D" w:rsidP="001C197F">
            <w:pPr>
              <w:jc w:val="center"/>
              <w:rPr>
                <w:rFonts w:cstheme="minorHAnsi"/>
                <w:b/>
                <w:bCs/>
              </w:rPr>
            </w:pPr>
            <w:r w:rsidRPr="00400554">
              <w:rPr>
                <w:rFonts w:cstheme="minorHAnsi"/>
                <w:b/>
                <w:bCs/>
              </w:rPr>
              <w:t>PLANT NAME</w:t>
            </w:r>
          </w:p>
        </w:tc>
        <w:tc>
          <w:tcPr>
            <w:tcW w:w="3060" w:type="dxa"/>
          </w:tcPr>
          <w:p w14:paraId="701A1C11" w14:textId="246B5D96" w:rsidR="003B6C6D" w:rsidRPr="00400554" w:rsidRDefault="003B6C6D" w:rsidP="001C197F">
            <w:pPr>
              <w:jc w:val="center"/>
              <w:rPr>
                <w:rFonts w:cstheme="minorHAnsi"/>
                <w:b/>
                <w:bCs/>
              </w:rPr>
            </w:pPr>
            <w:r w:rsidRPr="00400554">
              <w:rPr>
                <w:rFonts w:cstheme="minorHAnsi"/>
                <w:b/>
                <w:bCs/>
              </w:rPr>
              <w:t>CHEMICAL NAME</w:t>
            </w:r>
          </w:p>
        </w:tc>
        <w:tc>
          <w:tcPr>
            <w:tcW w:w="2065" w:type="dxa"/>
          </w:tcPr>
          <w:p w14:paraId="34B3AA84" w14:textId="7E5BA58C" w:rsidR="003B6C6D" w:rsidRPr="00400554" w:rsidRDefault="003B6C6D" w:rsidP="001C197F">
            <w:pPr>
              <w:jc w:val="center"/>
              <w:rPr>
                <w:rFonts w:cstheme="minorHAnsi"/>
                <w:b/>
                <w:bCs/>
              </w:rPr>
            </w:pPr>
            <w:r w:rsidRPr="00400554">
              <w:rPr>
                <w:rFonts w:cstheme="minorHAnsi"/>
                <w:b/>
                <w:bCs/>
              </w:rPr>
              <w:t>PUBCHEM CID</w:t>
            </w:r>
          </w:p>
        </w:tc>
      </w:tr>
      <w:tr w:rsidR="0012326D" w:rsidRPr="001C197F" w14:paraId="12FA235D" w14:textId="77777777" w:rsidTr="003B6C6D">
        <w:trPr>
          <w:trHeight w:val="24"/>
        </w:trPr>
        <w:tc>
          <w:tcPr>
            <w:tcW w:w="1615" w:type="dxa"/>
            <w:vMerge w:val="restart"/>
          </w:tcPr>
          <w:p w14:paraId="2A922801" w14:textId="5CCF938C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01</w:t>
            </w:r>
          </w:p>
        </w:tc>
        <w:tc>
          <w:tcPr>
            <w:tcW w:w="2610" w:type="dxa"/>
            <w:vMerge w:val="restart"/>
          </w:tcPr>
          <w:p w14:paraId="44157BEA" w14:textId="1406914E" w:rsidR="00634D0A" w:rsidRPr="001C197F" w:rsidRDefault="00400554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  <w:i/>
                <w:iCs/>
              </w:rPr>
              <w:t>Utrica</w:t>
            </w:r>
            <w:proofErr w:type="spellEnd"/>
            <w:r w:rsidRPr="001C197F">
              <w:rPr>
                <w:rFonts w:cstheme="minorHAnsi"/>
                <w:i/>
                <w:iCs/>
              </w:rPr>
              <w:t xml:space="preserve"> </w:t>
            </w:r>
            <w:proofErr w:type="spellStart"/>
            <w:r w:rsidRPr="001C197F">
              <w:rPr>
                <w:rFonts w:cstheme="minorHAnsi"/>
                <w:i/>
                <w:iCs/>
              </w:rPr>
              <w:t>fissa</w:t>
            </w:r>
            <w:proofErr w:type="spellEnd"/>
            <w:r w:rsidRPr="001C197F">
              <w:rPr>
                <w:rFonts w:cstheme="minorHAnsi"/>
              </w:rPr>
              <w:t xml:space="preserve"> E. </w:t>
            </w:r>
            <w:proofErr w:type="spellStart"/>
            <w:r w:rsidRPr="001C197F">
              <w:rPr>
                <w:rFonts w:cstheme="minorHAnsi"/>
              </w:rPr>
              <w:t>Pritz</w:t>
            </w:r>
            <w:proofErr w:type="spellEnd"/>
            <w:r w:rsidRPr="001C197F">
              <w:rPr>
                <w:rFonts w:cstheme="minorHAnsi"/>
              </w:rPr>
              <w:t>.</w:t>
            </w:r>
          </w:p>
        </w:tc>
        <w:tc>
          <w:tcPr>
            <w:tcW w:w="3060" w:type="dxa"/>
          </w:tcPr>
          <w:p w14:paraId="073F99C7" w14:textId="66526B90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(E)-9-oxohexadec-7-enoic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</w:tc>
        <w:tc>
          <w:tcPr>
            <w:tcW w:w="2065" w:type="dxa"/>
          </w:tcPr>
          <w:p w14:paraId="470415DF" w14:textId="5B011DEC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75201659</w:t>
            </w:r>
          </w:p>
          <w:p w14:paraId="2DFB0BA2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</w:tr>
      <w:tr w:rsidR="0012326D" w:rsidRPr="001C197F" w14:paraId="240108E5" w14:textId="77777777" w:rsidTr="003B6C6D">
        <w:trPr>
          <w:trHeight w:val="20"/>
        </w:trPr>
        <w:tc>
          <w:tcPr>
            <w:tcW w:w="1615" w:type="dxa"/>
            <w:vMerge/>
          </w:tcPr>
          <w:p w14:paraId="36B5D001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7F9772C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49C44E0" w14:textId="78234076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p-hydroxybenzaldehyde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  <w:p w14:paraId="385DD7C2" w14:textId="35EB07F0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32B0239" w14:textId="627630FC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126</w:t>
            </w:r>
          </w:p>
        </w:tc>
      </w:tr>
      <w:tr w:rsidR="0012326D" w:rsidRPr="001C197F" w14:paraId="0D1472B9" w14:textId="77777777" w:rsidTr="003B6C6D">
        <w:trPr>
          <w:trHeight w:val="20"/>
        </w:trPr>
        <w:tc>
          <w:tcPr>
            <w:tcW w:w="1615" w:type="dxa"/>
            <w:vMerge/>
          </w:tcPr>
          <w:p w14:paraId="56BEF7E8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7397165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5C52928" w14:textId="01C16753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F</w:t>
            </w:r>
            <w:r w:rsidR="00634D0A" w:rsidRPr="001C197F">
              <w:rPr>
                <w:rFonts w:cstheme="minorHAnsi"/>
              </w:rPr>
              <w:t>icusol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  <w:p w14:paraId="71C02207" w14:textId="4A0B122D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2E66DF0" w14:textId="4FCEF31E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100955863</w:t>
            </w:r>
          </w:p>
        </w:tc>
      </w:tr>
      <w:tr w:rsidR="0012326D" w:rsidRPr="001C197F" w14:paraId="23D86A01" w14:textId="77777777" w:rsidTr="003B6C6D">
        <w:trPr>
          <w:trHeight w:val="20"/>
        </w:trPr>
        <w:tc>
          <w:tcPr>
            <w:tcW w:w="1615" w:type="dxa"/>
            <w:vMerge/>
          </w:tcPr>
          <w:p w14:paraId="6481D149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346D28E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D74C535" w14:textId="4814581C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Q</w:t>
            </w:r>
            <w:r w:rsidR="00634D0A" w:rsidRPr="001C197F">
              <w:rPr>
                <w:rFonts w:cstheme="minorHAnsi"/>
              </w:rPr>
              <w:t>uercetin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  <w:p w14:paraId="2F088726" w14:textId="36058965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535966A" w14:textId="0AFA551D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5280343</w:t>
            </w:r>
          </w:p>
        </w:tc>
      </w:tr>
      <w:tr w:rsidR="0012326D" w:rsidRPr="001C197F" w14:paraId="7D906543" w14:textId="77777777" w:rsidTr="003B6C6D">
        <w:trPr>
          <w:trHeight w:val="20"/>
        </w:trPr>
        <w:tc>
          <w:tcPr>
            <w:tcW w:w="1615" w:type="dxa"/>
            <w:vMerge/>
          </w:tcPr>
          <w:p w14:paraId="406767D4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A070415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04D3FD0" w14:textId="43EC20A2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</w:t>
            </w:r>
            <w:r w:rsidR="00634D0A" w:rsidRPr="001C197F">
              <w:rPr>
                <w:rFonts w:cstheme="minorHAnsi"/>
              </w:rPr>
              <w:t>affeic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  <w:p w14:paraId="5A349230" w14:textId="555A9D31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DD91F3E" w14:textId="6744F039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689043</w:t>
            </w:r>
          </w:p>
        </w:tc>
      </w:tr>
      <w:tr w:rsidR="0012326D" w:rsidRPr="001C197F" w14:paraId="21934121" w14:textId="77777777" w:rsidTr="003B6C6D">
        <w:trPr>
          <w:trHeight w:val="20"/>
        </w:trPr>
        <w:tc>
          <w:tcPr>
            <w:tcW w:w="1615" w:type="dxa"/>
            <w:vMerge/>
          </w:tcPr>
          <w:p w14:paraId="2789B014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834C91A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4193618" w14:textId="30A7F714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E</w:t>
            </w:r>
            <w:r w:rsidR="00634D0A" w:rsidRPr="001C197F">
              <w:rPr>
                <w:rFonts w:cstheme="minorHAnsi"/>
              </w:rPr>
              <w:t>rythritol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</w:p>
          <w:p w14:paraId="4C13E27B" w14:textId="7E95CE53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1E46213" w14:textId="4BC7A874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222285</w:t>
            </w:r>
          </w:p>
        </w:tc>
      </w:tr>
      <w:tr w:rsidR="0012326D" w:rsidRPr="001C197F" w14:paraId="304F0668" w14:textId="77777777" w:rsidTr="003B6C6D">
        <w:trPr>
          <w:trHeight w:val="20"/>
        </w:trPr>
        <w:tc>
          <w:tcPr>
            <w:tcW w:w="1615" w:type="dxa"/>
            <w:vMerge/>
          </w:tcPr>
          <w:p w14:paraId="29365ABE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543F701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D676D53" w14:textId="5C68D52F" w:rsidR="00634D0A" w:rsidRPr="001C197F" w:rsidRDefault="00400554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</w:rPr>
              <w:t>C</w:t>
            </w:r>
            <w:r w:rsidR="00634D0A" w:rsidRPr="001C197F">
              <w:rPr>
                <w:rFonts w:cstheme="minorHAnsi"/>
              </w:rPr>
              <w:t>leomiscosin</w:t>
            </w:r>
            <w:proofErr w:type="spellEnd"/>
            <w:r w:rsidR="00634D0A" w:rsidRPr="001C197F">
              <w:rPr>
                <w:rFonts w:cstheme="minorHAnsi"/>
              </w:rPr>
              <w:t xml:space="preserve"> A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DOI":"10.1080/14786419.2019.1684279","ISSN":"14786427","PMID":"31674849","abstract":"A new unsaturated fatty acid (E)-7,9-diene-11-carbonyl stearic acid (1) and a new lignan 8′-acetyl olivil (2), together with 14 known compounds (3–16), were isolated from the stem of Urtica fissa E. Pritz. Their structures were elucidated by spectroscopic and mass-spectrometric analyses. 8′-Acetyl olivil (2), (6 R,9R)-roseoside (15) and urticol-7-O-β-d-glucopyrannoside (16) exhibited significant inhibition on α-glucosidase activities, with IC50 values less than 9 μM.","author":[{"dropping-particle":"","family":"Zhang","given":"Ying","non-dropping-particle":"","parse-names":false,"suffix":""},{"dropping-particle":"","family":"Liu","given":"Jinzhao","non-dropping-particle":"","parse-names":false,"suffix":""},{"dropping-particle":"","family":"Guo","given":"Zixian","non-dropping-particle":"","parse-names":false,"suffix":""},{"dropping-particle":"","family":"Li","given":"Xiaobo","non-dropping-particle":"","parse-names":false,"suffix":""},{"dropping-particle":"","family":"Wang","given":"Mengyue","non-dropping-particle":"","parse-names":false,"suffix":""}],"container-title":"Natural Product Research","id":"ITEM-1","issue":"0","issued":{"date-parts":[["2019"]]},"page":"1-7","publisher":"Taylor &amp; Francis","title":"Chemical constituents from Urtica fissa stem and their inhibitory effects on α-glucosidase activity","type":"article-journal","volume":"0"},"uris":["http://www.mendeley.com/documents/?uuid=408facdf-e392-4baf-8404-de9cab63e4a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1</w:t>
            </w:r>
            <w:r w:rsidR="00C30BC2">
              <w:rPr>
                <w:rFonts w:cstheme="minorHAnsi"/>
              </w:rPr>
              <w:fldChar w:fldCharType="end"/>
            </w:r>
            <w:r w:rsidR="00634D0A" w:rsidRPr="001C197F">
              <w:rPr>
                <w:rFonts w:cstheme="minorHAnsi"/>
              </w:rPr>
              <w:t xml:space="preserve">        </w:t>
            </w:r>
          </w:p>
          <w:p w14:paraId="3B679BE2" w14:textId="0B808B29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0D401A0" w14:textId="1B67D9E1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442510</w:t>
            </w:r>
          </w:p>
        </w:tc>
      </w:tr>
      <w:tr w:rsidR="0012326D" w:rsidRPr="001C197F" w14:paraId="1A9F3AD1" w14:textId="77777777" w:rsidTr="003B6C6D">
        <w:trPr>
          <w:trHeight w:val="20"/>
        </w:trPr>
        <w:tc>
          <w:tcPr>
            <w:tcW w:w="1615" w:type="dxa"/>
            <w:vMerge/>
          </w:tcPr>
          <w:p w14:paraId="62B58EDC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A3667E9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8F17B6E" w14:textId="454EEC44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(+)-</w:t>
            </w:r>
            <w:r w:rsidR="00400554" w:rsidRPr="001C197F">
              <w:rPr>
                <w:rFonts w:cstheme="minorHAnsi"/>
              </w:rPr>
              <w:t>C</w:t>
            </w:r>
            <w:r w:rsidRPr="001C197F">
              <w:rPr>
                <w:rFonts w:cstheme="minorHAnsi"/>
              </w:rPr>
              <w:t>ycloolivil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–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443D3541" w14:textId="63D9E34A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B30CFC2" w14:textId="0232FF95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5316262</w:t>
            </w:r>
          </w:p>
        </w:tc>
      </w:tr>
      <w:tr w:rsidR="0012326D" w:rsidRPr="001C197F" w14:paraId="0F950866" w14:textId="77777777" w:rsidTr="003B6C6D">
        <w:trPr>
          <w:trHeight w:val="20"/>
        </w:trPr>
        <w:tc>
          <w:tcPr>
            <w:tcW w:w="1615" w:type="dxa"/>
            <w:vMerge/>
          </w:tcPr>
          <w:p w14:paraId="69A028C8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0497E16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F505B60" w14:textId="0FAAFD7A" w:rsidR="00634D0A" w:rsidRPr="001C197F" w:rsidRDefault="00400554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</w:rPr>
              <w:t>U</w:t>
            </w:r>
            <w:r w:rsidR="00634D0A" w:rsidRPr="001C197F">
              <w:rPr>
                <w:rFonts w:cstheme="minorHAnsi"/>
              </w:rPr>
              <w:t>rsolic</w:t>
            </w:r>
            <w:proofErr w:type="spellEnd"/>
            <w:r w:rsidR="00634D0A" w:rsidRPr="001C197F">
              <w:rPr>
                <w:rFonts w:cstheme="minorHAnsi"/>
              </w:rPr>
              <w:t xml:space="preserve">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–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5E76EE61" w14:textId="2318F3DE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3A3D7A8" w14:textId="1DB602AA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64945</w:t>
            </w:r>
          </w:p>
        </w:tc>
      </w:tr>
      <w:tr w:rsidR="0012326D" w:rsidRPr="001C197F" w14:paraId="4C0D3843" w14:textId="77777777" w:rsidTr="003B6C6D">
        <w:trPr>
          <w:trHeight w:val="20"/>
        </w:trPr>
        <w:tc>
          <w:tcPr>
            <w:tcW w:w="1615" w:type="dxa"/>
            <w:vMerge/>
          </w:tcPr>
          <w:p w14:paraId="636FE5A7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6CA2523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902ADC8" w14:textId="45D9D7BB" w:rsidR="00634D0A" w:rsidRPr="001C197F" w:rsidRDefault="00400554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</w:rPr>
              <w:t>R</w:t>
            </w:r>
            <w:r w:rsidR="00634D0A" w:rsidRPr="001C197F">
              <w:rPr>
                <w:rFonts w:cstheme="minorHAnsi"/>
              </w:rPr>
              <w:t>osmarinic</w:t>
            </w:r>
            <w:proofErr w:type="spellEnd"/>
            <w:r w:rsidR="00634D0A" w:rsidRPr="001C197F">
              <w:rPr>
                <w:rFonts w:cstheme="minorHAnsi"/>
              </w:rPr>
              <w:t xml:space="preserve">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–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23FF9804" w14:textId="18CE2F8B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F77A54D" w14:textId="5B4EA2C9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5281792</w:t>
            </w:r>
          </w:p>
        </w:tc>
      </w:tr>
      <w:tr w:rsidR="0012326D" w:rsidRPr="001C197F" w14:paraId="452AA65D" w14:textId="77777777" w:rsidTr="003B6C6D">
        <w:trPr>
          <w:trHeight w:val="20"/>
        </w:trPr>
        <w:tc>
          <w:tcPr>
            <w:tcW w:w="1615" w:type="dxa"/>
            <w:vMerge/>
          </w:tcPr>
          <w:p w14:paraId="32345282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C4E1BD9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11AE1F0" w14:textId="095A7017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</w:t>
            </w:r>
            <w:r w:rsidR="00634D0A" w:rsidRPr="001C197F">
              <w:rPr>
                <w:rFonts w:cstheme="minorHAnsi"/>
              </w:rPr>
              <w:t>hlorogenic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</w:instrText>
            </w:r>
            <w:r w:rsidR="00C30BC2">
              <w:rPr>
                <w:rFonts w:ascii="Calibri" w:hAnsi="Calibri" w:cs="Calibri"/>
              </w:rPr>
              <w:instrText>–</w:instrText>
            </w:r>
            <w:r w:rsidR="00C30BC2">
              <w:rPr>
                <w:rFonts w:cstheme="minorHAnsi"/>
              </w:rPr>
              <w:instrText>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7B8F0668" w14:textId="36D193AB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8F5B4EC" w14:textId="444CBA72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1794427</w:t>
            </w:r>
          </w:p>
        </w:tc>
      </w:tr>
      <w:tr w:rsidR="0012326D" w:rsidRPr="001C197F" w14:paraId="7A7D92B2" w14:textId="77777777" w:rsidTr="003B6C6D">
        <w:trPr>
          <w:trHeight w:val="20"/>
        </w:trPr>
        <w:tc>
          <w:tcPr>
            <w:tcW w:w="1615" w:type="dxa"/>
            <w:vMerge/>
          </w:tcPr>
          <w:p w14:paraId="103D1574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26CCA8D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B222C99" w14:textId="3AADC343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3-(3-hydroxyphenyl)-propionic acid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</w:instrText>
            </w:r>
            <w:r w:rsidR="00C30BC2">
              <w:rPr>
                <w:rFonts w:ascii="Calibri" w:hAnsi="Calibri" w:cs="Calibri"/>
              </w:rPr>
              <w:instrText>–</w:instrText>
            </w:r>
            <w:r w:rsidR="00C30BC2">
              <w:rPr>
                <w:rFonts w:cstheme="minorHAnsi"/>
              </w:rPr>
              <w:instrText>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72A33AAB" w14:textId="1F5A6D5C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B0E9BD7" w14:textId="3B8184F3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91</w:t>
            </w:r>
          </w:p>
        </w:tc>
      </w:tr>
      <w:tr w:rsidR="0012326D" w:rsidRPr="001C197F" w14:paraId="00471E7F" w14:textId="77777777" w:rsidTr="00634D0A">
        <w:trPr>
          <w:trHeight w:val="24"/>
        </w:trPr>
        <w:tc>
          <w:tcPr>
            <w:tcW w:w="1615" w:type="dxa"/>
            <w:vMerge/>
          </w:tcPr>
          <w:p w14:paraId="3E719FCA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80BDC3B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7B3E167" w14:textId="6A517AC6" w:rsidR="00634D0A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L</w:t>
            </w:r>
            <w:r w:rsidR="00634D0A" w:rsidRPr="001C197F">
              <w:rPr>
                <w:rFonts w:cstheme="minorHAnsi"/>
              </w:rPr>
              <w:t>uteolin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</w:instrText>
            </w:r>
            <w:r w:rsidR="00C30BC2">
              <w:rPr>
                <w:rFonts w:ascii="Calibri" w:hAnsi="Calibri" w:cs="Calibri"/>
              </w:rPr>
              <w:instrText>–</w:instrText>
            </w:r>
            <w:r w:rsidR="00C30BC2">
              <w:rPr>
                <w:rFonts w:cstheme="minorHAnsi"/>
              </w:rPr>
              <w:instrText>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</w:p>
          <w:p w14:paraId="6A0C80B9" w14:textId="1915E30B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CB3295F" w14:textId="501153CE" w:rsidR="00634D0A" w:rsidRPr="001C197F" w:rsidRDefault="00634D0A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  <w:shd w:val="clear" w:color="auto" w:fill="FFFFFF"/>
              </w:rPr>
              <w:t>5280445</w:t>
            </w:r>
          </w:p>
        </w:tc>
      </w:tr>
      <w:tr w:rsidR="0012326D" w:rsidRPr="001C197F" w14:paraId="6A3E8316" w14:textId="77777777" w:rsidTr="003B6C6D">
        <w:trPr>
          <w:trHeight w:val="22"/>
        </w:trPr>
        <w:tc>
          <w:tcPr>
            <w:tcW w:w="1615" w:type="dxa"/>
            <w:vMerge/>
          </w:tcPr>
          <w:p w14:paraId="77B7618A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125E275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65BF23A" w14:textId="6269C91B" w:rsidR="00634D0A" w:rsidRPr="001C197F" w:rsidRDefault="00487A6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rbutin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 xml:space="preserve">ADDIN CSL_CITATION {"citationItems":[{"id":"ITEM-1","itemData":{"DOI":"10.1080/10286020.2017.1383397","ISSN":"14772213","PMID":"28971690","abstract":"A new ceramide urticamide (1), two new secolignans urticalactones I (2) and </w:instrText>
            </w:r>
            <w:r w:rsidR="00C30BC2">
              <w:rPr>
                <w:rFonts w:ascii="MS Gothic" w:eastAsia="MS Gothic" w:hAnsi="MS Gothic" w:cs="MS Gothic" w:hint="eastAsia"/>
              </w:rPr>
              <w:instrText>Ⅱ</w:instrText>
            </w:r>
            <w:r w:rsidR="00C30BC2">
              <w:rPr>
                <w:rFonts w:cstheme="minorHAnsi"/>
              </w:rPr>
              <w:instrText xml:space="preserve"> (3), and a new flavonoid glycoside urticaside (4), together with 15 known compounds (4–19), were isolated from the leaves of Urtica fissa, a folk medicine for rheumatism arthritis in China. The active evaluation results showed that 1, 2, 3, 8, and 13 possessed the potent anti-inflammatory. They could inhibit the release of NO and TNF-α in lipopolysaccharide (LPS) stimulated RAW 264.7 cells, with IC 50 values less than 4.0 μM.","author":[{"dropping-particle":"","family":"Wang","given":"Meng Yue","non-dropping-particle":"","parse-names":false,"suffix":""},{"dropping-particle":"","family":"Yang","given":"Yan","non-dropping-particle":"","parse-names":false,"suffix":""},{"dropping-particle":"","family":"Zhou","given":"Xi Yan","non-dropping-particle":"","parse-names":false,"suffix":""},{"dropping-particle":"","family":"Wang","given":"Shang Shang","non-dropping-particle":"","parse-names":false,"suffix":""},{"dropping-particle":"","family":"Duan","given":"Shi Xin","non-dropping-particle":"","parse-names":false,"suffix":""},{"dropping-particle":"","family":"Li","given":"Xiao Bo","non-dropping-particle":"","parse-names":false,"suffix":""}],"container-title":"Journal of Asian Natural Products Research","id":"ITEM-1","issue":"8","issued":{"date-parts":[["2018"]]},"page":"709-718","publisher":"Taylor &amp; Francis","title":"The chemical constituents from Urtica fissa leaves","type":"article-journal","volume":"20"},"uris":["http://www.mendeley.com/documents/?uuid=94067a3e-628d-44ba-903d-b40f377e5834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2</w:t>
            </w:r>
            <w:r w:rsidR="00C30BC2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                     </w:t>
            </w:r>
          </w:p>
          <w:p w14:paraId="356D735A" w14:textId="07190831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2EF1D29" w14:textId="5D4DBD97" w:rsidR="00634D0A" w:rsidRPr="001C197F" w:rsidRDefault="00487A6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440936</w:t>
            </w:r>
          </w:p>
        </w:tc>
      </w:tr>
      <w:tr w:rsidR="0012326D" w:rsidRPr="001C197F" w14:paraId="0837E3BF" w14:textId="77777777" w:rsidTr="003B6C6D">
        <w:trPr>
          <w:trHeight w:val="22"/>
        </w:trPr>
        <w:tc>
          <w:tcPr>
            <w:tcW w:w="1615" w:type="dxa"/>
            <w:vMerge/>
          </w:tcPr>
          <w:p w14:paraId="7B37D0FC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7594644" w14:textId="77777777" w:rsidR="00634D0A" w:rsidRPr="001C197F" w:rsidRDefault="00634D0A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3C13026" w14:textId="729D794C" w:rsidR="00634D0A" w:rsidRPr="001C197F" w:rsidRDefault="00487A6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β-Sitosterol</w:t>
            </w:r>
            <w:r w:rsidR="00C30BC2">
              <w:rPr>
                <w:rFonts w:cstheme="minorHAnsi"/>
              </w:rPr>
              <w:fldChar w:fldCharType="begin" w:fldLock="1"/>
            </w:r>
            <w:r w:rsidR="00C30BC2">
              <w:rPr>
                <w:rFonts w:cstheme="minorHAnsi"/>
              </w:rPr>
              <w:instrText>ADDIN CSL_CITATION {"citationItems":[{"id":"ITEM-1","itemData":{"ISBN":"0109123743","author":[{"dropping-particle":"","family":"Assaf","given":"Hamdy K","non-dropping-particle":"","parse-names":false,"suffix":""},{"dropping-particle":"","family":"Nafady","given":"Alaa M","non-dropping-particle":"","parse-names":false,"suffix":""},{"dropping-particle":"","family":"Allam","given":"Ahmed E","non-dropping-particle":"","parse-names":false,"suffix":""},{"dropping-particle":"","family":"Hamed","given":"Ashraf N E","non-dropping-particle":"","parse-names":false,"suffix":""},{"dropping-particle":"","family":"Kamel","given":"Mohamed S","non-dropping-particle":"","parse-names":false,"suffix":""}],"container-title":"Journal of Advanced Biomedical and Pharmaceutical Sciences","id":"ITEM-1","issued":{"date-parts":[["2020"]]},"page":"150-176","title":"Phytochemistry and biological activity of family \" Urticaceae \": a review ( 1957- 2019 )","type":"article-journal","volume":"3"},"uris":["http://www.mendeley.com/documents/?uuid=313465c9-dee8-4430-88ce-157ad6e3a358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3</w:t>
            </w:r>
            <w:r w:rsidR="00C30BC2">
              <w:rPr>
                <w:rFonts w:cstheme="minorHAnsi"/>
              </w:rPr>
              <w:fldChar w:fldCharType="end"/>
            </w:r>
          </w:p>
          <w:p w14:paraId="26E955C7" w14:textId="70687E46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08C7A2C" w14:textId="6D517FB4" w:rsidR="00634D0A" w:rsidRPr="001C197F" w:rsidRDefault="00487A6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22284</w:t>
            </w:r>
          </w:p>
        </w:tc>
      </w:tr>
      <w:tr w:rsidR="0012326D" w:rsidRPr="001C197F" w14:paraId="1360897E" w14:textId="77777777" w:rsidTr="00400554">
        <w:trPr>
          <w:trHeight w:val="602"/>
        </w:trPr>
        <w:tc>
          <w:tcPr>
            <w:tcW w:w="1615" w:type="dxa"/>
            <w:vMerge/>
          </w:tcPr>
          <w:p w14:paraId="6328D03B" w14:textId="77777777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FC949F7" w14:textId="77777777" w:rsidR="00400554" w:rsidRPr="001C197F" w:rsidRDefault="00400554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8275D19" w14:textId="46AC1924" w:rsidR="00400554" w:rsidRPr="001C197F" w:rsidRDefault="00400554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α-Spinasterol</w:t>
            </w:r>
            <w:r w:rsidR="00C30BC2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0109123743","author":[{"dropping-particle":"","family":"Assaf","given":"Hamdy K","non-dropping-particle":"","parse-names":false,"suffix":""},{"dropping-particle":"","family":"Nafady","given":"Alaa M","non-dropping-particle":"","parse-names":false,"suffix":""},{"dropping-particle":"","family":"Allam","given":"Ahmed E","non-dropping-particle":"","parse-names":false,"suffix":""},{"dropping-particle":"","family":"Hamed","given":"Ashraf N E","non-dropping-particle":"","parse-names":false,"suffix":""},{"dropping-particle":"","family":"Kamel","given":"Mohamed S","non-dropping-particle":"","parse-names":false,"suffix":""}],"container-title":"Journal of Advanced Biomedical and Pharmaceutical Sciences","id":"ITEM-1","issued":{"date-parts":[["2020"]]},"page":"150-176","title":"Phytochemistry and biological activity of family \" Urticaceae \": a review ( 1957- 2019 )","type":"article-journal","volume":"3"},"uris":["http://www.mendeley.com/documents/?uuid=313465c9-dee8-4430-88ce-157ad6e3a358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C30BC2">
              <w:rPr>
                <w:rFonts w:cstheme="minorHAnsi"/>
              </w:rPr>
              <w:fldChar w:fldCharType="separate"/>
            </w:r>
            <w:r w:rsidR="00C30BC2" w:rsidRPr="00C30BC2">
              <w:rPr>
                <w:rFonts w:cstheme="minorHAnsi"/>
                <w:noProof/>
                <w:vertAlign w:val="superscript"/>
              </w:rPr>
              <w:t>3</w:t>
            </w:r>
            <w:r w:rsidR="00C30BC2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            </w:t>
            </w:r>
          </w:p>
        </w:tc>
        <w:tc>
          <w:tcPr>
            <w:tcW w:w="2065" w:type="dxa"/>
          </w:tcPr>
          <w:p w14:paraId="792B7626" w14:textId="4CCE8308" w:rsidR="00400554" w:rsidRPr="001C197F" w:rsidRDefault="00400554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1331</w:t>
            </w:r>
          </w:p>
        </w:tc>
      </w:tr>
      <w:tr w:rsidR="0012326D" w:rsidRPr="001C197F" w14:paraId="2EAE8308" w14:textId="77777777" w:rsidTr="00653A2B">
        <w:trPr>
          <w:trHeight w:val="710"/>
        </w:trPr>
        <w:tc>
          <w:tcPr>
            <w:tcW w:w="1615" w:type="dxa"/>
            <w:vMerge w:val="restart"/>
          </w:tcPr>
          <w:p w14:paraId="3D21A816" w14:textId="2F17AF37" w:rsidR="00E94793" w:rsidRPr="001C197F" w:rsidRDefault="009240C1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02</w:t>
            </w:r>
          </w:p>
        </w:tc>
        <w:tc>
          <w:tcPr>
            <w:tcW w:w="2610" w:type="dxa"/>
            <w:vMerge w:val="restart"/>
          </w:tcPr>
          <w:p w14:paraId="4F3A19FA" w14:textId="2EA89907" w:rsidR="00E94793" w:rsidRPr="001C197F" w:rsidRDefault="009240C1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  <w:i/>
                <w:iCs/>
              </w:rPr>
              <w:t>Valeriana</w:t>
            </w:r>
            <w:proofErr w:type="spellEnd"/>
            <w:r w:rsidRPr="001C197F">
              <w:rPr>
                <w:rFonts w:cstheme="minorHAnsi"/>
                <w:i/>
                <w:iCs/>
              </w:rPr>
              <w:t xml:space="preserve"> </w:t>
            </w:r>
            <w:proofErr w:type="spellStart"/>
            <w:r w:rsidRPr="001C197F">
              <w:rPr>
                <w:rFonts w:cstheme="minorHAnsi"/>
                <w:i/>
                <w:iCs/>
              </w:rPr>
              <w:t>jatamansi</w:t>
            </w:r>
            <w:proofErr w:type="spellEnd"/>
            <w:r w:rsidRPr="001C197F">
              <w:rPr>
                <w:rFonts w:cstheme="minorHAnsi"/>
              </w:rPr>
              <w:t xml:space="preserve"> Jones</w:t>
            </w:r>
          </w:p>
        </w:tc>
        <w:tc>
          <w:tcPr>
            <w:tcW w:w="3060" w:type="dxa"/>
          </w:tcPr>
          <w:p w14:paraId="03035853" w14:textId="238CA504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-P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</w:tc>
        <w:tc>
          <w:tcPr>
            <w:tcW w:w="2065" w:type="dxa"/>
          </w:tcPr>
          <w:p w14:paraId="32602D16" w14:textId="283B1095" w:rsidR="009240C1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654</w:t>
            </w:r>
          </w:p>
        </w:tc>
      </w:tr>
      <w:tr w:rsidR="0012326D" w:rsidRPr="001C197F" w14:paraId="2404093D" w14:textId="77777777" w:rsidTr="00400554">
        <w:trPr>
          <w:trHeight w:val="46"/>
        </w:trPr>
        <w:tc>
          <w:tcPr>
            <w:tcW w:w="1615" w:type="dxa"/>
            <w:vMerge/>
          </w:tcPr>
          <w:p w14:paraId="4D12B53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1BFBFF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2A9B7A3" w14:textId="14C8D5A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3-Methylvaleric acid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143492FE" w14:textId="3BB2BA8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FF7E474" w14:textId="1EF40AA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755</w:t>
            </w:r>
          </w:p>
        </w:tc>
      </w:tr>
      <w:tr w:rsidR="0012326D" w:rsidRPr="001C197F" w14:paraId="54818EDF" w14:textId="77777777" w:rsidTr="00400554">
        <w:trPr>
          <w:trHeight w:val="46"/>
        </w:trPr>
        <w:tc>
          <w:tcPr>
            <w:tcW w:w="1615" w:type="dxa"/>
            <w:vMerge/>
          </w:tcPr>
          <w:p w14:paraId="49E32D7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B552DC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B65B16F" w14:textId="2EA9A04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</w:t>
            </w:r>
            <w:r w:rsidR="009240C1" w:rsidRPr="001C197F">
              <w:rPr>
                <w:rFonts w:cstheme="minorHAnsi"/>
              </w:rPr>
              <w:t>eta</w:t>
            </w:r>
            <w:r w:rsidRPr="001C197F">
              <w:rPr>
                <w:rFonts w:cstheme="minorHAnsi"/>
              </w:rPr>
              <w:t>-P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7DCA7140" w14:textId="53F6BAB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A67A068" w14:textId="516B28FF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4896</w:t>
            </w:r>
          </w:p>
        </w:tc>
      </w:tr>
      <w:tr w:rsidR="0012326D" w:rsidRPr="001C197F" w14:paraId="67DA1223" w14:textId="77777777" w:rsidTr="00400554">
        <w:trPr>
          <w:trHeight w:val="46"/>
        </w:trPr>
        <w:tc>
          <w:tcPr>
            <w:tcW w:w="1615" w:type="dxa"/>
            <w:vMerge/>
          </w:tcPr>
          <w:p w14:paraId="0952D9B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A7790C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7ED4201" w14:textId="461C2210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Myrc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67FB1FAD" w14:textId="4754B69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7FB1ED1" w14:textId="42F3E0A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31253</w:t>
            </w:r>
          </w:p>
        </w:tc>
      </w:tr>
      <w:tr w:rsidR="0012326D" w:rsidRPr="001C197F" w14:paraId="6881A5FD" w14:textId="77777777" w:rsidTr="00400554">
        <w:trPr>
          <w:trHeight w:val="46"/>
        </w:trPr>
        <w:tc>
          <w:tcPr>
            <w:tcW w:w="1615" w:type="dxa"/>
            <w:vMerge/>
          </w:tcPr>
          <w:p w14:paraId="33F6BD3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BC6453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BAE4723" w14:textId="27ADA744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</w:t>
            </w:r>
            <w:r w:rsidR="009240C1" w:rsidRPr="001C197F">
              <w:rPr>
                <w:rFonts w:cstheme="minorHAnsi"/>
              </w:rPr>
              <w:t>lpha</w:t>
            </w:r>
            <w:r w:rsidRPr="001C197F">
              <w:rPr>
                <w:rFonts w:cstheme="minorHAnsi"/>
              </w:rPr>
              <w:t>-Terp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205A4572" w14:textId="0409EBF8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226E08F" w14:textId="1504DEC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462</w:t>
            </w:r>
          </w:p>
        </w:tc>
      </w:tr>
      <w:tr w:rsidR="0012326D" w:rsidRPr="001C197F" w14:paraId="60525D42" w14:textId="77777777" w:rsidTr="00400554">
        <w:trPr>
          <w:trHeight w:val="46"/>
        </w:trPr>
        <w:tc>
          <w:tcPr>
            <w:tcW w:w="1615" w:type="dxa"/>
            <w:vMerge/>
          </w:tcPr>
          <w:p w14:paraId="50C9C52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79D7F1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C103816" w14:textId="380CB3E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p-Cym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2021CDAE" w14:textId="37EBCC7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BDC5FC1" w14:textId="6FAE1869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463</w:t>
            </w:r>
          </w:p>
        </w:tc>
      </w:tr>
      <w:tr w:rsidR="0012326D" w:rsidRPr="001C197F" w14:paraId="2535828B" w14:textId="77777777" w:rsidTr="00400554">
        <w:trPr>
          <w:trHeight w:val="46"/>
        </w:trPr>
        <w:tc>
          <w:tcPr>
            <w:tcW w:w="1615" w:type="dxa"/>
            <w:vMerge/>
          </w:tcPr>
          <w:p w14:paraId="52D0874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4E210D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F46348A" w14:textId="0FD2E67F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o-Cym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0FAC2F52" w14:textId="11C4A04C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BA006E6" w14:textId="27D3E15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703</w:t>
            </w:r>
          </w:p>
        </w:tc>
      </w:tr>
      <w:tr w:rsidR="0012326D" w:rsidRPr="001C197F" w14:paraId="35DE0B94" w14:textId="77777777" w:rsidTr="00400554">
        <w:trPr>
          <w:trHeight w:val="46"/>
        </w:trPr>
        <w:tc>
          <w:tcPr>
            <w:tcW w:w="1615" w:type="dxa"/>
            <w:vMerge/>
          </w:tcPr>
          <w:p w14:paraId="10DDD1E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8CB839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CB0FADE" w14:textId="71D61E62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amma-Terp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2283C917" w14:textId="035A5D1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4C648A7" w14:textId="3C4F3080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461</w:t>
            </w:r>
          </w:p>
        </w:tc>
      </w:tr>
      <w:tr w:rsidR="0012326D" w:rsidRPr="001C197F" w14:paraId="2CE60486" w14:textId="77777777" w:rsidTr="00400554">
        <w:trPr>
          <w:trHeight w:val="46"/>
        </w:trPr>
        <w:tc>
          <w:tcPr>
            <w:tcW w:w="1615" w:type="dxa"/>
            <w:vMerge/>
          </w:tcPr>
          <w:p w14:paraId="226F0F9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9B62A7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534871D" w14:textId="3A1C5E5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Borneol</w:t>
            </w:r>
            <w:r w:rsidR="00E04599">
              <w:rPr>
                <w:rFonts w:cstheme="minorHAnsi"/>
                <w:shd w:val="clear" w:color="auto" w:fill="FFFFFF"/>
              </w:rPr>
              <w:fldChar w:fldCharType="begin" w:fldLock="1"/>
            </w:r>
            <w:r w:rsidR="00E04599">
              <w:rPr>
                <w:rFonts w:cstheme="minorHAnsi"/>
                <w:shd w:val="clear" w:color="auto" w:fill="FFFFFF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  <w:shd w:val="clear" w:color="auto" w:fill="FFFFFF"/>
              </w:rPr>
              <w:fldChar w:fldCharType="separate"/>
            </w:r>
            <w:r w:rsidR="00E04599" w:rsidRPr="00E04599">
              <w:rPr>
                <w:rFonts w:cstheme="minorHAnsi"/>
                <w:noProof/>
                <w:shd w:val="clear" w:color="auto" w:fill="FFFFFF"/>
                <w:vertAlign w:val="superscript"/>
              </w:rPr>
              <w:t>4</w:t>
            </w:r>
            <w:r w:rsidR="00E04599">
              <w:rPr>
                <w:rFonts w:cstheme="minorHAnsi"/>
                <w:shd w:val="clear" w:color="auto" w:fill="FFFFFF"/>
              </w:rPr>
              <w:fldChar w:fldCharType="end"/>
            </w:r>
          </w:p>
          <w:p w14:paraId="7C87CE73" w14:textId="6C94D822" w:rsidR="009240C1" w:rsidRPr="001C197F" w:rsidRDefault="009240C1" w:rsidP="001C197F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2065" w:type="dxa"/>
          </w:tcPr>
          <w:p w14:paraId="01080CF7" w14:textId="3831FB4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4685</w:t>
            </w:r>
          </w:p>
        </w:tc>
      </w:tr>
      <w:tr w:rsidR="0012326D" w:rsidRPr="001C197F" w14:paraId="33721699" w14:textId="77777777" w:rsidTr="00400554">
        <w:trPr>
          <w:trHeight w:val="46"/>
        </w:trPr>
        <w:tc>
          <w:tcPr>
            <w:tcW w:w="1615" w:type="dxa"/>
            <w:vMerge/>
          </w:tcPr>
          <w:p w14:paraId="0F48434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249BB6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41FA404" w14:textId="0F2A72B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-Terpineol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41A7D80B" w14:textId="6B3039A0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F17E9D2" w14:textId="0942F79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7100</w:t>
            </w:r>
          </w:p>
        </w:tc>
      </w:tr>
      <w:tr w:rsidR="0012326D" w:rsidRPr="001C197F" w14:paraId="508DBF43" w14:textId="77777777" w:rsidTr="00400554">
        <w:trPr>
          <w:trHeight w:val="46"/>
        </w:trPr>
        <w:tc>
          <w:tcPr>
            <w:tcW w:w="1615" w:type="dxa"/>
            <w:vMerge/>
          </w:tcPr>
          <w:p w14:paraId="3AD9C85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FE7ACD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F49C457" w14:textId="12B89051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Methyl thymol ether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05DF6C69" w14:textId="3CE3EEB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74EAE9E" w14:textId="7B680AEB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4104</w:t>
            </w:r>
          </w:p>
        </w:tc>
      </w:tr>
      <w:tr w:rsidR="0012326D" w:rsidRPr="001C197F" w14:paraId="46CC00F3" w14:textId="77777777" w:rsidTr="00400554">
        <w:trPr>
          <w:trHeight w:val="46"/>
        </w:trPr>
        <w:tc>
          <w:tcPr>
            <w:tcW w:w="1615" w:type="dxa"/>
            <w:vMerge/>
          </w:tcPr>
          <w:p w14:paraId="68EF3B5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CC455D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95E358E" w14:textId="6888FB5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ornyl acetat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531D0B44" w14:textId="1BFDF9A0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C460F77" w14:textId="4290B99B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448</w:t>
            </w:r>
          </w:p>
        </w:tc>
      </w:tr>
      <w:tr w:rsidR="0012326D" w:rsidRPr="001C197F" w14:paraId="0B093EA4" w14:textId="77777777" w:rsidTr="00264E74">
        <w:trPr>
          <w:trHeight w:val="24"/>
        </w:trPr>
        <w:tc>
          <w:tcPr>
            <w:tcW w:w="1615" w:type="dxa"/>
            <w:vMerge/>
          </w:tcPr>
          <w:p w14:paraId="1B4D576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11DC35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EC61033" w14:textId="2411361B" w:rsidR="00E94793" w:rsidRPr="001C197F" w:rsidRDefault="00E94793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</w:rPr>
              <w:t>Carvacryl</w:t>
            </w:r>
            <w:proofErr w:type="spellEnd"/>
            <w:r w:rsidRPr="001C197F">
              <w:rPr>
                <w:rFonts w:cstheme="minorHAnsi"/>
              </w:rPr>
              <w:t xml:space="preserve"> acetat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6DDB7C54" w14:textId="2E397EE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83D844D" w14:textId="38060B3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80792</w:t>
            </w:r>
          </w:p>
        </w:tc>
      </w:tr>
      <w:tr w:rsidR="0012326D" w:rsidRPr="001C197F" w14:paraId="26ABDAC4" w14:textId="77777777" w:rsidTr="00400554">
        <w:trPr>
          <w:trHeight w:val="22"/>
        </w:trPr>
        <w:tc>
          <w:tcPr>
            <w:tcW w:w="1615" w:type="dxa"/>
            <w:vMerge/>
          </w:tcPr>
          <w:p w14:paraId="5BE84AB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986559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195C6D3" w14:textId="0453A32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</w:t>
            </w:r>
            <w:r w:rsidR="009240C1" w:rsidRPr="001C197F">
              <w:rPr>
                <w:rFonts w:cstheme="minorHAnsi"/>
              </w:rPr>
              <w:t>lpha</w:t>
            </w:r>
            <w:r w:rsidRPr="001C197F">
              <w:rPr>
                <w:rFonts w:cstheme="minorHAnsi"/>
              </w:rPr>
              <w:t>-Copa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318F8F20" w14:textId="3F685BC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B729ADC" w14:textId="5E505073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0678558</w:t>
            </w:r>
          </w:p>
        </w:tc>
      </w:tr>
      <w:tr w:rsidR="0012326D" w:rsidRPr="001C197F" w14:paraId="3F914F8C" w14:textId="77777777" w:rsidTr="00400554">
        <w:trPr>
          <w:trHeight w:val="22"/>
        </w:trPr>
        <w:tc>
          <w:tcPr>
            <w:tcW w:w="1615" w:type="dxa"/>
            <w:vMerge/>
          </w:tcPr>
          <w:p w14:paraId="29F459F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E2BF42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AD31B83" w14:textId="75DA7BC7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</w:t>
            </w:r>
            <w:r w:rsidR="009240C1" w:rsidRPr="001C197F">
              <w:rPr>
                <w:rFonts w:cstheme="minorHAnsi"/>
              </w:rPr>
              <w:t>eta</w:t>
            </w:r>
            <w:r w:rsidRPr="001C197F">
              <w:rPr>
                <w:rFonts w:cstheme="minorHAnsi"/>
              </w:rPr>
              <w:t>-Patchoul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17426871" w14:textId="09F944D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9AD7C95" w14:textId="6D0BE3C8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1731</w:t>
            </w:r>
          </w:p>
        </w:tc>
      </w:tr>
      <w:tr w:rsidR="0012326D" w:rsidRPr="001C197F" w14:paraId="2EFC04A8" w14:textId="77777777" w:rsidTr="00400554">
        <w:trPr>
          <w:trHeight w:val="22"/>
        </w:trPr>
        <w:tc>
          <w:tcPr>
            <w:tcW w:w="1615" w:type="dxa"/>
            <w:vMerge/>
          </w:tcPr>
          <w:p w14:paraId="44A58B8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DE6491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9200104" w14:textId="7F484F4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</w:t>
            </w:r>
            <w:r w:rsidR="009240C1" w:rsidRPr="001C197F">
              <w:rPr>
                <w:rFonts w:cstheme="minorHAnsi"/>
              </w:rPr>
              <w:t>eta</w:t>
            </w:r>
            <w:r w:rsidRPr="001C197F">
              <w:rPr>
                <w:rFonts w:cstheme="minorHAnsi"/>
              </w:rPr>
              <w:t>-Elem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268F57D8" w14:textId="4FD352E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429B46F" w14:textId="5D01A019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918391</w:t>
            </w:r>
          </w:p>
        </w:tc>
      </w:tr>
      <w:tr w:rsidR="0012326D" w:rsidRPr="001C197F" w14:paraId="163E9B54" w14:textId="77777777" w:rsidTr="00400554">
        <w:trPr>
          <w:trHeight w:val="22"/>
        </w:trPr>
        <w:tc>
          <w:tcPr>
            <w:tcW w:w="1615" w:type="dxa"/>
            <w:vMerge/>
          </w:tcPr>
          <w:p w14:paraId="154B5DF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760009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CCD06CF" w14:textId="6ABC29E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Longip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0903FF2C" w14:textId="5BD3F0E2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960EBAF" w14:textId="651D8DFF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0957</w:t>
            </w:r>
          </w:p>
        </w:tc>
      </w:tr>
      <w:tr w:rsidR="0012326D" w:rsidRPr="001C197F" w14:paraId="6FF9436C" w14:textId="77777777" w:rsidTr="00400554">
        <w:trPr>
          <w:trHeight w:val="22"/>
        </w:trPr>
        <w:tc>
          <w:tcPr>
            <w:tcW w:w="1615" w:type="dxa"/>
            <w:vMerge/>
          </w:tcPr>
          <w:p w14:paraId="7AD997A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89B5C4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5150133" w14:textId="2F5837C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(E)- b</w:t>
            </w:r>
            <w:r w:rsidR="009240C1" w:rsidRPr="001C197F">
              <w:rPr>
                <w:rFonts w:cstheme="minorHAnsi"/>
              </w:rPr>
              <w:t>eta</w:t>
            </w:r>
            <w:r w:rsidRPr="001C197F">
              <w:rPr>
                <w:rFonts w:cstheme="minorHAnsi"/>
              </w:rPr>
              <w:t>-Caryophyll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4B2FC045" w14:textId="108B24F2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1F004EA" w14:textId="18EDF4C4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1515</w:t>
            </w:r>
          </w:p>
        </w:tc>
      </w:tr>
      <w:tr w:rsidR="0012326D" w:rsidRPr="001C197F" w14:paraId="2EFAF6AC" w14:textId="77777777" w:rsidTr="00400554">
        <w:trPr>
          <w:trHeight w:val="22"/>
        </w:trPr>
        <w:tc>
          <w:tcPr>
            <w:tcW w:w="1615" w:type="dxa"/>
            <w:vMerge/>
          </w:tcPr>
          <w:p w14:paraId="489C6BD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3E1ED5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AF71142" w14:textId="5C465C64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</w:t>
            </w:r>
            <w:r w:rsidR="009240C1" w:rsidRPr="001C197F">
              <w:rPr>
                <w:rFonts w:cstheme="minorHAnsi"/>
              </w:rPr>
              <w:t>lpha</w:t>
            </w:r>
            <w:r w:rsidRPr="001C197F">
              <w:rPr>
                <w:rFonts w:cstheme="minorHAnsi"/>
              </w:rPr>
              <w:t>-Guai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7D5B4BCA" w14:textId="51DBDE9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2778A22" w14:textId="2FC91144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7152</w:t>
            </w:r>
          </w:p>
        </w:tc>
      </w:tr>
      <w:tr w:rsidR="0012326D" w:rsidRPr="001C197F" w14:paraId="69D3131E" w14:textId="77777777" w:rsidTr="00400554">
        <w:trPr>
          <w:trHeight w:val="22"/>
        </w:trPr>
        <w:tc>
          <w:tcPr>
            <w:tcW w:w="1615" w:type="dxa"/>
            <w:vMerge/>
          </w:tcPr>
          <w:p w14:paraId="6CD5E06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40F9B6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7256D27" w14:textId="07483240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Seychell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45CA78BE" w14:textId="735DF8F9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386EA31" w14:textId="1EFA409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19743</w:t>
            </w:r>
          </w:p>
        </w:tc>
      </w:tr>
      <w:tr w:rsidR="0012326D" w:rsidRPr="001C197F" w14:paraId="6FE9C66F" w14:textId="77777777" w:rsidTr="00400554">
        <w:trPr>
          <w:trHeight w:val="22"/>
        </w:trPr>
        <w:tc>
          <w:tcPr>
            <w:tcW w:w="1615" w:type="dxa"/>
            <w:vMerge/>
          </w:tcPr>
          <w:p w14:paraId="6191646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1C4A81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C132FF4" w14:textId="4A615920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amma-Gurju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107165CE" w14:textId="71D9656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95B5571" w14:textId="66C0976F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0805</w:t>
            </w:r>
          </w:p>
        </w:tc>
      </w:tr>
      <w:tr w:rsidR="0012326D" w:rsidRPr="001C197F" w14:paraId="202DFA88" w14:textId="77777777" w:rsidTr="00400554">
        <w:trPr>
          <w:trHeight w:val="22"/>
        </w:trPr>
        <w:tc>
          <w:tcPr>
            <w:tcW w:w="1615" w:type="dxa"/>
            <w:vMerge/>
          </w:tcPr>
          <w:p w14:paraId="766E903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A9FDD5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3E2D3C6" w14:textId="6605668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amma-Muurol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31F9EA41" w14:textId="472364E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B9C8F30" w14:textId="4BAB1D3E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5094</w:t>
            </w:r>
          </w:p>
        </w:tc>
      </w:tr>
      <w:tr w:rsidR="0012326D" w:rsidRPr="001C197F" w14:paraId="25F56F6A" w14:textId="77777777" w:rsidTr="00400554">
        <w:trPr>
          <w:trHeight w:val="22"/>
        </w:trPr>
        <w:tc>
          <w:tcPr>
            <w:tcW w:w="1615" w:type="dxa"/>
            <w:vMerge/>
          </w:tcPr>
          <w:p w14:paraId="1EF101E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EE3EF1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A81047E" w14:textId="2958D7D6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Valenc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295800DA" w14:textId="1FE33550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0256737" w14:textId="60241897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855795</w:t>
            </w:r>
          </w:p>
        </w:tc>
      </w:tr>
      <w:tr w:rsidR="0012326D" w:rsidRPr="001C197F" w14:paraId="4AFE98A6" w14:textId="77777777" w:rsidTr="00400554">
        <w:trPr>
          <w:trHeight w:val="22"/>
        </w:trPr>
        <w:tc>
          <w:tcPr>
            <w:tcW w:w="1615" w:type="dxa"/>
            <w:vMerge/>
          </w:tcPr>
          <w:p w14:paraId="53C0057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89E2C1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AF1BA91" w14:textId="72FE3DF3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gamma-Patchoulene</w:t>
            </w:r>
            <w:r w:rsidR="00E04599">
              <w:rPr>
                <w:rFonts w:cstheme="minorHAnsi"/>
                <w:shd w:val="clear" w:color="auto" w:fill="FFFFFF"/>
              </w:rPr>
              <w:fldChar w:fldCharType="begin" w:fldLock="1"/>
            </w:r>
            <w:r w:rsidR="00E04599">
              <w:rPr>
                <w:rFonts w:cstheme="minorHAnsi"/>
                <w:shd w:val="clear" w:color="auto" w:fill="FFFFFF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  <w:shd w:val="clear" w:color="auto" w:fill="FFFFFF"/>
              </w:rPr>
              <w:fldChar w:fldCharType="separate"/>
            </w:r>
            <w:r w:rsidR="00E04599" w:rsidRPr="00E04599">
              <w:rPr>
                <w:rFonts w:cstheme="minorHAnsi"/>
                <w:noProof/>
                <w:shd w:val="clear" w:color="auto" w:fill="FFFFFF"/>
                <w:vertAlign w:val="superscript"/>
              </w:rPr>
              <w:t>4</w:t>
            </w:r>
            <w:r w:rsidR="00E04599">
              <w:rPr>
                <w:rFonts w:cstheme="minorHAnsi"/>
                <w:shd w:val="clear" w:color="auto" w:fill="FFFFFF"/>
              </w:rPr>
              <w:fldChar w:fldCharType="end"/>
            </w:r>
          </w:p>
          <w:p w14:paraId="370DB530" w14:textId="72964C1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3ECB593" w14:textId="1DCF36BE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1302</w:t>
            </w:r>
          </w:p>
        </w:tc>
      </w:tr>
      <w:tr w:rsidR="0012326D" w:rsidRPr="001C197F" w14:paraId="1B403C62" w14:textId="77777777" w:rsidTr="00383E1A">
        <w:trPr>
          <w:trHeight w:val="24"/>
        </w:trPr>
        <w:tc>
          <w:tcPr>
            <w:tcW w:w="1615" w:type="dxa"/>
            <w:vMerge/>
          </w:tcPr>
          <w:p w14:paraId="243306C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496C38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8029E75" w14:textId="1F828EC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lpha-Bulnes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36D8BCDC" w14:textId="768F06BE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3D20616" w14:textId="3165A26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0826</w:t>
            </w:r>
          </w:p>
        </w:tc>
      </w:tr>
      <w:tr w:rsidR="0012326D" w:rsidRPr="001C197F" w14:paraId="23F2EFB6" w14:textId="77777777" w:rsidTr="00400554">
        <w:trPr>
          <w:trHeight w:val="22"/>
        </w:trPr>
        <w:tc>
          <w:tcPr>
            <w:tcW w:w="1615" w:type="dxa"/>
            <w:vMerge/>
          </w:tcPr>
          <w:p w14:paraId="4B11DFB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7BF530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57D05F2" w14:textId="5982C7F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delta-Cadinene</w:t>
            </w:r>
            <w:r w:rsidR="00E04599">
              <w:rPr>
                <w:rFonts w:cstheme="minorHAnsi"/>
              </w:rPr>
              <w:fldChar w:fldCharType="begin" w:fldLock="1"/>
            </w:r>
            <w:r w:rsidR="00E04599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51E1298E" w14:textId="4785DD0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60409A6" w14:textId="03F3C087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441005</w:t>
            </w:r>
          </w:p>
        </w:tc>
      </w:tr>
      <w:tr w:rsidR="0012326D" w:rsidRPr="001C197F" w14:paraId="268D7F89" w14:textId="77777777" w:rsidTr="00400554">
        <w:trPr>
          <w:trHeight w:val="22"/>
        </w:trPr>
        <w:tc>
          <w:tcPr>
            <w:tcW w:w="1615" w:type="dxa"/>
            <w:vMerge/>
          </w:tcPr>
          <w:p w14:paraId="39E2DAC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EEEFC7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F1D5D5C" w14:textId="0AC6EE5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Kessane</w:t>
            </w:r>
            <w:r w:rsidR="00E04599">
              <w:rPr>
                <w:rFonts w:cstheme="minorHAnsi"/>
              </w:rPr>
              <w:fldChar w:fldCharType="begin" w:fldLock="1"/>
            </w:r>
            <w:r w:rsidR="00543DC6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E04599">
              <w:rPr>
                <w:rFonts w:cstheme="minorHAnsi"/>
              </w:rPr>
              <w:fldChar w:fldCharType="separate"/>
            </w:r>
            <w:r w:rsidR="00E04599" w:rsidRPr="00E04599">
              <w:rPr>
                <w:rFonts w:cstheme="minorHAnsi"/>
                <w:noProof/>
                <w:vertAlign w:val="superscript"/>
              </w:rPr>
              <w:t>4</w:t>
            </w:r>
            <w:r w:rsidR="00E04599">
              <w:rPr>
                <w:rFonts w:cstheme="minorHAnsi"/>
              </w:rPr>
              <w:fldChar w:fldCharType="end"/>
            </w:r>
          </w:p>
          <w:p w14:paraId="4157958E" w14:textId="5859FBC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81130E4" w14:textId="163E07DB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1310616</w:t>
            </w:r>
          </w:p>
        </w:tc>
      </w:tr>
      <w:tr w:rsidR="0012326D" w:rsidRPr="001C197F" w14:paraId="292470C0" w14:textId="77777777" w:rsidTr="00400554">
        <w:trPr>
          <w:trHeight w:val="22"/>
        </w:trPr>
        <w:tc>
          <w:tcPr>
            <w:tcW w:w="1615" w:type="dxa"/>
            <w:vMerge/>
          </w:tcPr>
          <w:p w14:paraId="1D62630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27E604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3AD9A8A" w14:textId="75868660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alpha-Cadinene</w:t>
            </w:r>
            <w:r w:rsidR="00543DC6">
              <w:rPr>
                <w:rFonts w:cstheme="minorHAnsi"/>
                <w:shd w:val="clear" w:color="auto" w:fill="FFFFFF"/>
              </w:rPr>
              <w:fldChar w:fldCharType="begin" w:fldLock="1"/>
            </w:r>
            <w:r w:rsidR="00543DC6">
              <w:rPr>
                <w:rFonts w:cstheme="minorHAnsi"/>
                <w:shd w:val="clear" w:color="auto" w:fill="FFFFFF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  <w:shd w:val="clear" w:color="auto" w:fill="FFFFFF"/>
              </w:rPr>
              <w:fldChar w:fldCharType="separate"/>
            </w:r>
            <w:r w:rsidR="00543DC6" w:rsidRPr="00543DC6">
              <w:rPr>
                <w:rFonts w:cstheme="minorHAnsi"/>
                <w:noProof/>
                <w:shd w:val="clear" w:color="auto" w:fill="FFFFFF"/>
                <w:vertAlign w:val="superscript"/>
              </w:rPr>
              <w:t>4</w:t>
            </w:r>
            <w:r w:rsidR="00543DC6">
              <w:rPr>
                <w:rFonts w:cstheme="minorHAnsi"/>
                <w:shd w:val="clear" w:color="auto" w:fill="FFFFFF"/>
              </w:rPr>
              <w:fldChar w:fldCharType="end"/>
            </w:r>
          </w:p>
          <w:p w14:paraId="25408858" w14:textId="7493584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7BB57CF" w14:textId="580360A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2306048</w:t>
            </w:r>
          </w:p>
        </w:tc>
      </w:tr>
      <w:tr w:rsidR="0012326D" w:rsidRPr="001C197F" w14:paraId="174A49C2" w14:textId="77777777" w:rsidTr="00400554">
        <w:trPr>
          <w:trHeight w:val="22"/>
        </w:trPr>
        <w:tc>
          <w:tcPr>
            <w:tcW w:w="1615" w:type="dxa"/>
            <w:vMerge/>
          </w:tcPr>
          <w:p w14:paraId="7606335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6EC764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846EAA4" w14:textId="3FEB2CCF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Viridiflorol</w:t>
            </w:r>
            <w:r w:rsidR="00543DC6">
              <w:rPr>
                <w:rFonts w:cstheme="minorHAnsi"/>
              </w:rPr>
              <w:fldChar w:fldCharType="begin" w:fldLock="1"/>
            </w:r>
            <w:r w:rsidR="00543DC6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</w:rPr>
              <w:fldChar w:fldCharType="separate"/>
            </w:r>
            <w:r w:rsidR="00543DC6" w:rsidRPr="00543DC6">
              <w:rPr>
                <w:rFonts w:cstheme="minorHAnsi"/>
                <w:noProof/>
                <w:vertAlign w:val="superscript"/>
              </w:rPr>
              <w:t>4</w:t>
            </w:r>
            <w:r w:rsidR="00543DC6">
              <w:rPr>
                <w:rFonts w:cstheme="minorHAnsi"/>
              </w:rPr>
              <w:fldChar w:fldCharType="end"/>
            </w:r>
          </w:p>
          <w:p w14:paraId="188294BB" w14:textId="460E93BF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49084FA" w14:textId="25D76EF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1996452</w:t>
            </w:r>
          </w:p>
        </w:tc>
      </w:tr>
      <w:tr w:rsidR="0012326D" w:rsidRPr="001C197F" w14:paraId="46916719" w14:textId="77777777" w:rsidTr="00400554">
        <w:trPr>
          <w:trHeight w:val="22"/>
        </w:trPr>
        <w:tc>
          <w:tcPr>
            <w:tcW w:w="1615" w:type="dxa"/>
            <w:vMerge/>
          </w:tcPr>
          <w:p w14:paraId="17FC504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5A05B2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686EB38" w14:textId="22228B39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uaiol</w:t>
            </w:r>
            <w:r w:rsidR="00543DC6">
              <w:rPr>
                <w:rFonts w:cstheme="minorHAnsi"/>
              </w:rPr>
              <w:fldChar w:fldCharType="begin" w:fldLock="1"/>
            </w:r>
            <w:r w:rsidR="00543DC6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</w:rPr>
              <w:fldChar w:fldCharType="separate"/>
            </w:r>
            <w:r w:rsidR="00543DC6" w:rsidRPr="00543DC6">
              <w:rPr>
                <w:rFonts w:cstheme="minorHAnsi"/>
                <w:noProof/>
                <w:vertAlign w:val="superscript"/>
              </w:rPr>
              <w:t>4</w:t>
            </w:r>
            <w:r w:rsidR="00543DC6">
              <w:rPr>
                <w:rFonts w:cstheme="minorHAnsi"/>
              </w:rPr>
              <w:fldChar w:fldCharType="end"/>
            </w:r>
          </w:p>
          <w:p w14:paraId="33D4E8B1" w14:textId="13A470C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9EF90C4" w14:textId="0AA29D3E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lastRenderedPageBreak/>
              <w:t>227829</w:t>
            </w:r>
          </w:p>
        </w:tc>
      </w:tr>
      <w:tr w:rsidR="0012326D" w:rsidRPr="001C197F" w14:paraId="66418392" w14:textId="77777777" w:rsidTr="00400554">
        <w:trPr>
          <w:trHeight w:val="22"/>
        </w:trPr>
        <w:tc>
          <w:tcPr>
            <w:tcW w:w="1615" w:type="dxa"/>
            <w:vMerge/>
          </w:tcPr>
          <w:p w14:paraId="532D174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3E1E50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3FDA457" w14:textId="79F7CB41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Patchouli alcohol</w:t>
            </w:r>
            <w:r w:rsidR="00543DC6">
              <w:rPr>
                <w:rFonts w:cstheme="minorHAnsi"/>
              </w:rPr>
              <w:fldChar w:fldCharType="begin" w:fldLock="1"/>
            </w:r>
            <w:r w:rsidR="00543DC6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</w:rPr>
              <w:fldChar w:fldCharType="separate"/>
            </w:r>
            <w:r w:rsidR="00543DC6" w:rsidRPr="00543DC6">
              <w:rPr>
                <w:rFonts w:cstheme="minorHAnsi"/>
                <w:noProof/>
                <w:vertAlign w:val="superscript"/>
              </w:rPr>
              <w:t>4</w:t>
            </w:r>
            <w:r w:rsidR="00543DC6">
              <w:rPr>
                <w:rFonts w:cstheme="minorHAnsi"/>
              </w:rPr>
              <w:fldChar w:fldCharType="end"/>
            </w:r>
          </w:p>
          <w:p w14:paraId="0C1C94F7" w14:textId="20FA78EB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F8B8386" w14:textId="1E603B5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955174</w:t>
            </w:r>
          </w:p>
        </w:tc>
      </w:tr>
      <w:tr w:rsidR="0012326D" w:rsidRPr="001C197F" w14:paraId="3F5BF289" w14:textId="77777777" w:rsidTr="00400554">
        <w:trPr>
          <w:trHeight w:val="22"/>
        </w:trPr>
        <w:tc>
          <w:tcPr>
            <w:tcW w:w="1615" w:type="dxa"/>
            <w:vMerge/>
          </w:tcPr>
          <w:p w14:paraId="7A61545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2EDD22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B546361" w14:textId="6CEEE28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ulnesol</w:t>
            </w:r>
            <w:r w:rsidR="00543DC6">
              <w:rPr>
                <w:rFonts w:cstheme="minorHAnsi"/>
              </w:rPr>
              <w:fldChar w:fldCharType="begin" w:fldLock="1"/>
            </w:r>
            <w:r w:rsidR="00543DC6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</w:rPr>
              <w:fldChar w:fldCharType="separate"/>
            </w:r>
            <w:r w:rsidR="00543DC6" w:rsidRPr="00543DC6">
              <w:rPr>
                <w:rFonts w:cstheme="minorHAnsi"/>
                <w:noProof/>
                <w:vertAlign w:val="superscript"/>
              </w:rPr>
              <w:t>4</w:t>
            </w:r>
            <w:r w:rsidR="00543DC6">
              <w:rPr>
                <w:rFonts w:cstheme="minorHAnsi"/>
              </w:rPr>
              <w:fldChar w:fldCharType="end"/>
            </w:r>
          </w:p>
          <w:p w14:paraId="78A399FF" w14:textId="749676B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3757D38F" w14:textId="5CB0F4F5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0785</w:t>
            </w:r>
          </w:p>
        </w:tc>
      </w:tr>
      <w:tr w:rsidR="0012326D" w:rsidRPr="001C197F" w14:paraId="44196F56" w14:textId="77777777" w:rsidTr="00400554">
        <w:trPr>
          <w:trHeight w:val="22"/>
        </w:trPr>
        <w:tc>
          <w:tcPr>
            <w:tcW w:w="1615" w:type="dxa"/>
            <w:vMerge/>
          </w:tcPr>
          <w:p w14:paraId="4574469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8C4DA0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4697ECC" w14:textId="146DD7F4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Xanthorrhizol</w:t>
            </w:r>
            <w:r w:rsidR="00543DC6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ISBN":"9159442344","author":[{"dropping-particle":"","family":"Verma","given":"Rajesh K","non-dropping-particle":"","parse-names":false,"suffix":""},{"dropping-particle":"","family":"Padalia","given":"Rajendra C","non-dropping-particle":"","parse-names":false,"suffix":""},{"dropping-particle":"","family":"Chauhan","given":"Amit","non-dropping-particle":"","parse-names":false,"suffix":""},{"dropping-particle":"","family":"Singh","given":"Anand","non-dropping-particle":"","parse-names":false,"suffix":""},{"dropping-particle":"","family":"Singh","given":"Hemendra P","non-dropping-particle":"","parse-names":false,"suffix":""},{"dropping-particle":"","family":"Nagla","given":"P O Dairy Farm","non-dropping-particle":"","parse-names":false,"suffix":""},{"dropping-particle":"","family":"Nagar","given":"Udham Singh","non-dropping-particle":"","parse-names":false,"suffix":""},{"dropping-particle":"","family":"Cimap","given":"P O","non-dropping-particle":"","parse-names":false,"suffix":""},{"dropping-particle":"","family":"Pradesh","given":"Uttar","non-dropping-particle":"","parse-names":false,"suffix":""},{"dropping-particle":"","family":"Gagrigole","given":"P O","non-dropping-particle":"","parse-names":false,"suffix":""}],"container-title":"CHEMISTRY &amp; BIODIVERSITY","id":"ITEM-1","issued":{"date-parts":[["2011"]]},"page":"1921-1929","title":"Chemical Diversity in the Essential Oil of Indian Valerian ( Valeriana jatamansi Jones )","type":"article-journal","volume":"8"},"uris":["http://www.mendeley.com/documents/?uuid=15203f3e-10de-4de8-a187-33b64d9c3a2f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543DC6">
              <w:rPr>
                <w:rFonts w:cstheme="minorHAnsi"/>
              </w:rPr>
              <w:fldChar w:fldCharType="separate"/>
            </w:r>
            <w:r w:rsidR="00543DC6" w:rsidRPr="00543DC6">
              <w:rPr>
                <w:rFonts w:cstheme="minorHAnsi"/>
                <w:noProof/>
                <w:vertAlign w:val="superscript"/>
              </w:rPr>
              <w:t>4</w:t>
            </w:r>
            <w:r w:rsidR="00543DC6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</w:t>
            </w:r>
          </w:p>
          <w:p w14:paraId="52EC5FAF" w14:textId="7F755C79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11F9810" w14:textId="3F49E48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3135</w:t>
            </w:r>
          </w:p>
        </w:tc>
      </w:tr>
      <w:tr w:rsidR="0012326D" w:rsidRPr="001C197F" w14:paraId="72F95BFE" w14:textId="77777777" w:rsidTr="00400554">
        <w:trPr>
          <w:trHeight w:val="22"/>
        </w:trPr>
        <w:tc>
          <w:tcPr>
            <w:tcW w:w="1615" w:type="dxa"/>
            <w:vMerge/>
          </w:tcPr>
          <w:p w14:paraId="1ED101B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33AE02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9E36439" w14:textId="7CB2333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Isovaleric acid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14B5435C" w14:textId="6E32473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8E5CD15" w14:textId="1E90B6B2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430</w:t>
            </w:r>
          </w:p>
        </w:tc>
      </w:tr>
      <w:tr w:rsidR="0012326D" w:rsidRPr="001C197F" w14:paraId="6B25EC0E" w14:textId="77777777" w:rsidTr="00400554">
        <w:trPr>
          <w:trHeight w:val="22"/>
        </w:trPr>
        <w:tc>
          <w:tcPr>
            <w:tcW w:w="1615" w:type="dxa"/>
            <w:vMerge/>
          </w:tcPr>
          <w:p w14:paraId="634B166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2A78CC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C25C6AC" w14:textId="54F8FDC2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Valeric acid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00D108A3" w14:textId="4388A4C4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E45143A" w14:textId="7D52AC4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991</w:t>
            </w:r>
          </w:p>
        </w:tc>
      </w:tr>
      <w:tr w:rsidR="0012326D" w:rsidRPr="001C197F" w14:paraId="221F2859" w14:textId="77777777" w:rsidTr="00400554">
        <w:trPr>
          <w:trHeight w:val="22"/>
        </w:trPr>
        <w:tc>
          <w:tcPr>
            <w:tcW w:w="1615" w:type="dxa"/>
            <w:vMerge/>
          </w:tcPr>
          <w:p w14:paraId="28DDCB8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FD69A7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CB780E1" w14:textId="79CE62E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amphe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46EFC00F" w14:textId="00439BA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6A7E593" w14:textId="184EC0F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616</w:t>
            </w:r>
          </w:p>
        </w:tc>
      </w:tr>
      <w:tr w:rsidR="0012326D" w:rsidRPr="001C197F" w14:paraId="64C50869" w14:textId="77777777" w:rsidTr="00A36318">
        <w:trPr>
          <w:trHeight w:val="24"/>
        </w:trPr>
        <w:tc>
          <w:tcPr>
            <w:tcW w:w="1615" w:type="dxa"/>
            <w:vMerge/>
          </w:tcPr>
          <w:p w14:paraId="205BA03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61D6B0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A6F1798" w14:textId="7C728AFF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1,8-Cineol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61A04668" w14:textId="66D81373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CB9F3A6" w14:textId="005A475F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758</w:t>
            </w:r>
          </w:p>
        </w:tc>
      </w:tr>
      <w:tr w:rsidR="0012326D" w:rsidRPr="001C197F" w14:paraId="6BC9291C" w14:textId="77777777" w:rsidTr="00400554">
        <w:trPr>
          <w:trHeight w:val="22"/>
        </w:trPr>
        <w:tc>
          <w:tcPr>
            <w:tcW w:w="1615" w:type="dxa"/>
            <w:vMerge/>
          </w:tcPr>
          <w:p w14:paraId="78B789B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42C335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A607392" w14:textId="55547BCE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amphor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1EBB3BA6" w14:textId="62E8DC83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FEC0003" w14:textId="6ED598B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537</w:t>
            </w:r>
          </w:p>
        </w:tc>
      </w:tr>
      <w:tr w:rsidR="0012326D" w:rsidRPr="001C197F" w14:paraId="040A0811" w14:textId="77777777" w:rsidTr="00400554">
        <w:trPr>
          <w:trHeight w:val="22"/>
        </w:trPr>
        <w:tc>
          <w:tcPr>
            <w:tcW w:w="1615" w:type="dxa"/>
            <w:vMerge/>
          </w:tcPr>
          <w:p w14:paraId="1F3B15F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8C5F20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182FA87" w14:textId="6DD9DD3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opae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1CE1EB54" w14:textId="013E63B0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20DBCA0" w14:textId="2FB7F6E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2303902</w:t>
            </w:r>
          </w:p>
        </w:tc>
      </w:tr>
      <w:tr w:rsidR="0012326D" w:rsidRPr="001C197F" w14:paraId="43A99185" w14:textId="77777777" w:rsidTr="00400554">
        <w:trPr>
          <w:trHeight w:val="22"/>
        </w:trPr>
        <w:tc>
          <w:tcPr>
            <w:tcW w:w="1615" w:type="dxa"/>
            <w:vMerge/>
          </w:tcPr>
          <w:p w14:paraId="0FE421A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DEC0DB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92E56BF" w14:textId="6AB99E7E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ascii="Cambria Math" w:hAnsi="Cambria Math" w:cs="Cambria Math"/>
              </w:rPr>
              <w:t>𝛼</w:t>
            </w:r>
            <w:r w:rsidRPr="001C197F">
              <w:rPr>
                <w:rFonts w:cstheme="minorHAnsi"/>
              </w:rPr>
              <w:t>-Gurjune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23D5E2BE" w14:textId="28D1F19A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F6869A4" w14:textId="116D4DC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5560276</w:t>
            </w:r>
          </w:p>
        </w:tc>
      </w:tr>
      <w:tr w:rsidR="0012326D" w:rsidRPr="001C197F" w14:paraId="53CDF32F" w14:textId="77777777" w:rsidTr="00400554">
        <w:trPr>
          <w:trHeight w:val="22"/>
        </w:trPr>
        <w:tc>
          <w:tcPr>
            <w:tcW w:w="1615" w:type="dxa"/>
            <w:vMerge/>
          </w:tcPr>
          <w:p w14:paraId="5B40661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0998B3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2A36448" w14:textId="6364DC89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alare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</w:p>
          <w:p w14:paraId="2D7DED42" w14:textId="21C2A0E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303CCA0" w14:textId="369EFC12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8481</w:t>
            </w:r>
          </w:p>
        </w:tc>
      </w:tr>
      <w:tr w:rsidR="0012326D" w:rsidRPr="001C197F" w14:paraId="294BBDA7" w14:textId="77777777" w:rsidTr="00400554">
        <w:trPr>
          <w:trHeight w:val="22"/>
        </w:trPr>
        <w:tc>
          <w:tcPr>
            <w:tcW w:w="1615" w:type="dxa"/>
            <w:vMerge/>
          </w:tcPr>
          <w:p w14:paraId="1EF742D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ECC1A1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418C350" w14:textId="119F867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Valerano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author":[{"dropping-particle":"","family":"Liu","given":"Xin Chao","non-dropping-particle":"","parse-names":false,"suffix":""},{"dropping-particle":"","family":"Zhou","given":"Ligang","non-dropping-particle":"","parse-names":false,"suffix":""},{"dropping-particle":"","family":"Liu","given":"Zhi Long","non-dropping-particle":"","parse-names":false,"suffix":""}],"container-title":"Journal of Chemistry","id":"ITEM-1","issued":{"date-parts":[["2013"]]},"page":"1-7","title":"Identification of Insecticidal Constituents from the Essential Oil of Valeriana jatamansi Jones against Liposcelis bostrychophila Badonnel","type":"article-journal","volume":"2013"},"uris":["http://www.mendeley.com/documents/?uuid=45a4cf6d-5c3c-4818-ac49-e80be5fda96b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5</w:t>
            </w:r>
            <w:r w:rsidR="00B11DBE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     </w:t>
            </w:r>
          </w:p>
          <w:p w14:paraId="47125C25" w14:textId="114AF800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665C538" w14:textId="17FE39A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71455</w:t>
            </w:r>
          </w:p>
        </w:tc>
      </w:tr>
      <w:tr w:rsidR="0012326D" w:rsidRPr="001C197F" w14:paraId="582FDF26" w14:textId="77777777" w:rsidTr="00400554">
        <w:trPr>
          <w:trHeight w:val="22"/>
        </w:trPr>
        <w:tc>
          <w:tcPr>
            <w:tcW w:w="1615" w:type="dxa"/>
            <w:vMerge/>
          </w:tcPr>
          <w:p w14:paraId="59B76E0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D04215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9904B95" w14:textId="3743B1F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alpha-Santalene</w:t>
            </w:r>
            <w:r w:rsidR="00B11DBE">
              <w:rPr>
                <w:rFonts w:cstheme="minorHAnsi"/>
                <w:shd w:val="clear" w:color="auto" w:fill="FFFFFF"/>
              </w:rPr>
              <w:fldChar w:fldCharType="begin" w:fldLock="1"/>
            </w:r>
            <w:r w:rsidR="00B11DBE">
              <w:rPr>
                <w:rFonts w:cstheme="minorHAnsi"/>
                <w:shd w:val="clear" w:color="auto" w:fill="FFFFFF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  <w:shd w:val="clear" w:color="auto" w:fill="FFFFFF"/>
              </w:rPr>
              <w:fldChar w:fldCharType="separate"/>
            </w:r>
            <w:r w:rsidR="00B11DBE" w:rsidRPr="00B11DBE">
              <w:rPr>
                <w:rFonts w:cstheme="minorHAnsi"/>
                <w:noProof/>
                <w:shd w:val="clear" w:color="auto" w:fill="FFFFFF"/>
                <w:vertAlign w:val="superscript"/>
              </w:rPr>
              <w:t>6</w:t>
            </w:r>
            <w:r w:rsidR="00B11DBE">
              <w:rPr>
                <w:rFonts w:cstheme="minorHAnsi"/>
                <w:shd w:val="clear" w:color="auto" w:fill="FFFFFF"/>
              </w:rPr>
              <w:fldChar w:fldCharType="end"/>
            </w:r>
          </w:p>
          <w:p w14:paraId="5280B012" w14:textId="4509871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DEF80E0" w14:textId="206F634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4164</w:t>
            </w:r>
          </w:p>
        </w:tc>
      </w:tr>
      <w:tr w:rsidR="0012326D" w:rsidRPr="001C197F" w14:paraId="008706FD" w14:textId="77777777" w:rsidTr="00400554">
        <w:trPr>
          <w:trHeight w:val="22"/>
        </w:trPr>
        <w:tc>
          <w:tcPr>
            <w:tcW w:w="1615" w:type="dxa"/>
            <w:vMerge/>
          </w:tcPr>
          <w:p w14:paraId="3F90A37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ADC3DA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C34D014" w14:textId="3C8A42BA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eta</w:t>
            </w:r>
            <w:r w:rsidRPr="001C197F">
              <w:rPr>
                <w:rFonts w:cstheme="minorHAnsi"/>
              </w:rPr>
              <w:noBreakHyphen/>
              <w:t>Gurjunene</w:t>
            </w:r>
            <w:r w:rsidR="00B11DBE">
              <w:rPr>
                <w:rFonts w:cstheme="minorHAnsi"/>
              </w:rPr>
              <w:fldChar w:fldCharType="begin" w:fldLock="1"/>
            </w:r>
            <w:r w:rsidR="00B11DBE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6</w:t>
            </w:r>
            <w:r w:rsidR="00B11DBE">
              <w:rPr>
                <w:rFonts w:cstheme="minorHAnsi"/>
              </w:rPr>
              <w:fldChar w:fldCharType="end"/>
            </w:r>
          </w:p>
          <w:p w14:paraId="5E365B07" w14:textId="4FB05EE1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64F0531" w14:textId="2170359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432176</w:t>
            </w:r>
          </w:p>
        </w:tc>
      </w:tr>
      <w:tr w:rsidR="0012326D" w:rsidRPr="001C197F" w14:paraId="3F0248D4" w14:textId="77777777" w:rsidTr="00400554">
        <w:trPr>
          <w:trHeight w:val="22"/>
        </w:trPr>
        <w:tc>
          <w:tcPr>
            <w:tcW w:w="1615" w:type="dxa"/>
            <w:vMerge/>
          </w:tcPr>
          <w:p w14:paraId="5723D7B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518B14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E1E3653" w14:textId="067C2FE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alpha-Humulene</w:t>
            </w:r>
            <w:r w:rsidR="00B11DBE">
              <w:rPr>
                <w:rFonts w:cstheme="minorHAnsi"/>
                <w:shd w:val="clear" w:color="auto" w:fill="FFFFFF"/>
              </w:rPr>
              <w:fldChar w:fldCharType="begin" w:fldLock="1"/>
            </w:r>
            <w:r w:rsidR="00B11DBE">
              <w:rPr>
                <w:rFonts w:cstheme="minorHAnsi"/>
                <w:shd w:val="clear" w:color="auto" w:fill="FFFFFF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  <w:shd w:val="clear" w:color="auto" w:fill="FFFFFF"/>
              </w:rPr>
              <w:fldChar w:fldCharType="separate"/>
            </w:r>
            <w:r w:rsidR="00B11DBE" w:rsidRPr="00B11DBE">
              <w:rPr>
                <w:rFonts w:cstheme="minorHAnsi"/>
                <w:noProof/>
                <w:shd w:val="clear" w:color="auto" w:fill="FFFFFF"/>
                <w:vertAlign w:val="superscript"/>
              </w:rPr>
              <w:t>6</w:t>
            </w:r>
            <w:r w:rsidR="00B11DBE">
              <w:rPr>
                <w:rFonts w:cstheme="minorHAnsi"/>
                <w:shd w:val="clear" w:color="auto" w:fill="FFFFFF"/>
              </w:rPr>
              <w:fldChar w:fldCharType="end"/>
            </w:r>
          </w:p>
          <w:p w14:paraId="6F56A006" w14:textId="511F702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9460A33" w14:textId="48DAED25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1520</w:t>
            </w:r>
          </w:p>
        </w:tc>
      </w:tr>
      <w:tr w:rsidR="0012326D" w:rsidRPr="001C197F" w14:paraId="57B21581" w14:textId="77777777" w:rsidTr="00400554">
        <w:trPr>
          <w:trHeight w:val="22"/>
        </w:trPr>
        <w:tc>
          <w:tcPr>
            <w:tcW w:w="1615" w:type="dxa"/>
            <w:vMerge/>
          </w:tcPr>
          <w:p w14:paraId="55B0C1F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90EB9A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12DD431" w14:textId="599350C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lpha</w:t>
            </w:r>
            <w:r w:rsidRPr="001C197F">
              <w:rPr>
                <w:rFonts w:cstheme="minorHAnsi"/>
              </w:rPr>
              <w:noBreakHyphen/>
              <w:t>Patchoulene</w:t>
            </w:r>
            <w:r w:rsidR="00B11DBE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11DBE">
              <w:rPr>
                <w:rFonts w:cstheme="minorHAnsi"/>
              </w:rPr>
              <w:fldChar w:fldCharType="separate"/>
            </w:r>
            <w:r w:rsidR="00B11DBE" w:rsidRPr="00B11DBE">
              <w:rPr>
                <w:rFonts w:cstheme="minorHAnsi"/>
                <w:noProof/>
                <w:vertAlign w:val="superscript"/>
              </w:rPr>
              <w:t>6</w:t>
            </w:r>
            <w:r w:rsidR="00B11DBE">
              <w:rPr>
                <w:rFonts w:cstheme="minorHAnsi"/>
              </w:rPr>
              <w:fldChar w:fldCharType="end"/>
            </w:r>
          </w:p>
          <w:p w14:paraId="44F47AEE" w14:textId="2816E3CC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21CD8B2" w14:textId="2DDCA4FF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1710</w:t>
            </w:r>
          </w:p>
        </w:tc>
      </w:tr>
      <w:tr w:rsidR="0012326D" w:rsidRPr="001C197F" w14:paraId="609D3972" w14:textId="77777777" w:rsidTr="00400554">
        <w:trPr>
          <w:trHeight w:val="22"/>
        </w:trPr>
        <w:tc>
          <w:tcPr>
            <w:tcW w:w="1615" w:type="dxa"/>
            <w:vMerge/>
          </w:tcPr>
          <w:p w14:paraId="65EFE4F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F30595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986A834" w14:textId="76CDA614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r</w:t>
            </w:r>
            <w:r w:rsidRPr="001C197F">
              <w:rPr>
                <w:rFonts w:cstheme="minorHAnsi"/>
              </w:rPr>
              <w:noBreakHyphen/>
              <w:t>Curcum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6</w:t>
            </w:r>
            <w:r w:rsidR="00175611">
              <w:rPr>
                <w:rFonts w:cstheme="minorHAnsi"/>
              </w:rPr>
              <w:fldChar w:fldCharType="end"/>
            </w:r>
          </w:p>
          <w:p w14:paraId="3CDFFE27" w14:textId="26320F6E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825E3B3" w14:textId="573148D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2139</w:t>
            </w:r>
          </w:p>
        </w:tc>
      </w:tr>
      <w:tr w:rsidR="0012326D" w:rsidRPr="001C197F" w14:paraId="6DBD4DF3" w14:textId="77777777" w:rsidTr="00400554">
        <w:trPr>
          <w:trHeight w:val="22"/>
        </w:trPr>
        <w:tc>
          <w:tcPr>
            <w:tcW w:w="1615" w:type="dxa"/>
            <w:vMerge/>
          </w:tcPr>
          <w:p w14:paraId="0AB1A82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C8C9C8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334A065" w14:textId="765C84A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7</w:t>
            </w:r>
            <w:r w:rsidRPr="001C197F">
              <w:rPr>
                <w:rFonts w:cstheme="minorHAnsi"/>
              </w:rPr>
              <w:noBreakHyphen/>
              <w:t>epi</w:t>
            </w:r>
            <w:r w:rsidRPr="001C197F">
              <w:rPr>
                <w:rFonts w:cstheme="minorHAnsi"/>
              </w:rPr>
              <w:noBreakHyphen/>
              <w:t>alpha</w:t>
            </w:r>
            <w:r w:rsidRPr="001C197F">
              <w:rPr>
                <w:rFonts w:cstheme="minorHAnsi"/>
              </w:rPr>
              <w:noBreakHyphen/>
              <w:t>Selin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6</w:t>
            </w:r>
            <w:r w:rsidR="00175611">
              <w:rPr>
                <w:rFonts w:cstheme="minorHAnsi"/>
              </w:rPr>
              <w:fldChar w:fldCharType="end"/>
            </w:r>
          </w:p>
          <w:p w14:paraId="195F033A" w14:textId="6DEFCA66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D0B8369" w14:textId="5BA6F003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123</w:t>
            </w:r>
          </w:p>
        </w:tc>
      </w:tr>
      <w:tr w:rsidR="0012326D" w:rsidRPr="001C197F" w14:paraId="6B7FD0B4" w14:textId="77777777" w:rsidTr="0066185F">
        <w:trPr>
          <w:trHeight w:val="24"/>
        </w:trPr>
        <w:tc>
          <w:tcPr>
            <w:tcW w:w="1615" w:type="dxa"/>
            <w:vMerge/>
          </w:tcPr>
          <w:p w14:paraId="1264586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E9FCA9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7008349" w14:textId="40BBC07F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Maali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6</w:t>
            </w:r>
            <w:r w:rsidR="00175611">
              <w:rPr>
                <w:rFonts w:cstheme="minorHAnsi"/>
              </w:rPr>
              <w:fldChar w:fldCharType="end"/>
            </w:r>
          </w:p>
          <w:p w14:paraId="432B1F80" w14:textId="34FA078D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86450E2" w14:textId="58582AB0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944069</w:t>
            </w:r>
          </w:p>
        </w:tc>
      </w:tr>
      <w:tr w:rsidR="0012326D" w:rsidRPr="001C197F" w14:paraId="33840582" w14:textId="77777777" w:rsidTr="00400554">
        <w:trPr>
          <w:trHeight w:val="22"/>
        </w:trPr>
        <w:tc>
          <w:tcPr>
            <w:tcW w:w="1615" w:type="dxa"/>
            <w:vMerge/>
          </w:tcPr>
          <w:p w14:paraId="75453D8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C56BE0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DFA518F" w14:textId="102EAF92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Spathulen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6</w:t>
            </w:r>
            <w:r w:rsidR="00175611">
              <w:rPr>
                <w:rFonts w:cstheme="minorHAnsi"/>
              </w:rPr>
              <w:fldChar w:fldCharType="end"/>
            </w:r>
          </w:p>
          <w:p w14:paraId="26C43BB4" w14:textId="69B98A44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1332E4C" w14:textId="165DD6D9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2231</w:t>
            </w:r>
          </w:p>
        </w:tc>
      </w:tr>
      <w:tr w:rsidR="0012326D" w:rsidRPr="001C197F" w14:paraId="25489AB4" w14:textId="77777777" w:rsidTr="00400554">
        <w:trPr>
          <w:trHeight w:val="22"/>
        </w:trPr>
        <w:tc>
          <w:tcPr>
            <w:tcW w:w="1615" w:type="dxa"/>
            <w:vMerge/>
          </w:tcPr>
          <w:p w14:paraId="6AD4154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54148D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0B97B00" w14:textId="1081A00E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romadendr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4103/0250-474X.156614","author":[{"dropping-particle":"","family":"Raina","given":"Archana P","non-dropping-particle":"","parse-names":false,"suffix":""},{"dropping-particle":"","family":"Negi","given":"K","non-dropping-particle":"","parse-names":false,"suffix":""}],"container-title":"Indian Journal of Pharmaceutical Sciences","id":"ITEM-1","issue":"October","issued":{"date-parts":[["2015"]]},"page":"10-15","title":"Essential Oil Composition of Valeriana Jatamansi Jones from Himalayan Regions of India","type":"article-journal","volume":"77"},"uris":["http://www.mendeley.com/documents/?uuid=8e59ed14-88a7-449e-b32a-e9fc53a437bd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6</w:t>
            </w:r>
            <w:r w:rsidR="00175611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 </w:t>
            </w:r>
          </w:p>
          <w:p w14:paraId="149355DE" w14:textId="5717A248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351D440" w14:textId="2D9CB153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1354</w:t>
            </w:r>
          </w:p>
        </w:tc>
      </w:tr>
      <w:tr w:rsidR="0012326D" w:rsidRPr="001C197F" w14:paraId="033749B4" w14:textId="77777777" w:rsidTr="00400554">
        <w:trPr>
          <w:trHeight w:val="22"/>
        </w:trPr>
        <w:tc>
          <w:tcPr>
            <w:tcW w:w="1615" w:type="dxa"/>
            <w:vMerge/>
          </w:tcPr>
          <w:p w14:paraId="6D63C42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769FBE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ABE3176" w14:textId="2C2C7B98" w:rsidR="00E94793" w:rsidRPr="001C197F" w:rsidRDefault="00E94793" w:rsidP="001C197F">
            <w:pPr>
              <w:jc w:val="center"/>
              <w:rPr>
                <w:rFonts w:cstheme="minorHAnsi"/>
              </w:rPr>
            </w:pPr>
            <w:proofErr w:type="spellStart"/>
            <w:r w:rsidRPr="001C197F">
              <w:rPr>
                <w:rFonts w:cstheme="minorHAnsi"/>
              </w:rPr>
              <w:t>Thujyl</w:t>
            </w:r>
            <w:proofErr w:type="spellEnd"/>
            <w:r w:rsidRPr="001C197F">
              <w:rPr>
                <w:rFonts w:cstheme="minorHAnsi"/>
              </w:rPr>
              <w:t xml:space="preserve"> alcoh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27F22CBB" w14:textId="26B0767C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0AACAEB" w14:textId="224A67C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550</w:t>
            </w:r>
          </w:p>
        </w:tc>
      </w:tr>
      <w:tr w:rsidR="0012326D" w:rsidRPr="001C197F" w14:paraId="26257844" w14:textId="77777777" w:rsidTr="00400554">
        <w:trPr>
          <w:trHeight w:val="22"/>
        </w:trPr>
        <w:tc>
          <w:tcPr>
            <w:tcW w:w="1615" w:type="dxa"/>
            <w:vMerge/>
          </w:tcPr>
          <w:p w14:paraId="7B1337E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B55B8D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7B41E1F" w14:textId="0612116B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α-Cubeb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12A13254" w14:textId="4D7C6178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0C30FB8" w14:textId="663EE6E0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86609</w:t>
            </w:r>
          </w:p>
          <w:p w14:paraId="4D147DA8" w14:textId="77777777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</w:p>
        </w:tc>
      </w:tr>
      <w:tr w:rsidR="0012326D" w:rsidRPr="001C197F" w14:paraId="017B900E" w14:textId="77777777" w:rsidTr="00400554">
        <w:trPr>
          <w:trHeight w:val="22"/>
        </w:trPr>
        <w:tc>
          <w:tcPr>
            <w:tcW w:w="1615" w:type="dxa"/>
            <w:vMerge/>
          </w:tcPr>
          <w:p w14:paraId="0683813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E0059B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28C7FF9" w14:textId="42E77FF0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α-trans-Bergamot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6E7EB9AA" w14:textId="13F469D3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EA59616" w14:textId="709532C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86608</w:t>
            </w:r>
          </w:p>
        </w:tc>
      </w:tr>
      <w:tr w:rsidR="0012326D" w:rsidRPr="001C197F" w14:paraId="14190AD2" w14:textId="77777777" w:rsidTr="00400554">
        <w:trPr>
          <w:trHeight w:val="22"/>
        </w:trPr>
        <w:tc>
          <w:tcPr>
            <w:tcW w:w="1615" w:type="dxa"/>
            <w:vMerge/>
          </w:tcPr>
          <w:p w14:paraId="7C52163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42A3CF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52541E3" w14:textId="1C42A062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is-β-Farnes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13722CD9" w14:textId="03162F6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E2F3536" w14:textId="46F64515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317319</w:t>
            </w:r>
          </w:p>
        </w:tc>
      </w:tr>
      <w:tr w:rsidR="0012326D" w:rsidRPr="001C197F" w14:paraId="5EF355D0" w14:textId="77777777" w:rsidTr="00400554">
        <w:trPr>
          <w:trHeight w:val="22"/>
        </w:trPr>
        <w:tc>
          <w:tcPr>
            <w:tcW w:w="1615" w:type="dxa"/>
            <w:vMerge/>
          </w:tcPr>
          <w:p w14:paraId="1FC0E89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6A7BB9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3B3342C" w14:textId="2B1C5E57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Aristol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2BD3E4A0" w14:textId="015D4F2D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AF68904" w14:textId="5AE182BB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30421</w:t>
            </w:r>
          </w:p>
        </w:tc>
      </w:tr>
      <w:tr w:rsidR="0012326D" w:rsidRPr="001C197F" w14:paraId="23DBF6F2" w14:textId="77777777" w:rsidTr="00400554">
        <w:trPr>
          <w:trHeight w:val="22"/>
        </w:trPr>
        <w:tc>
          <w:tcPr>
            <w:tcW w:w="1615" w:type="dxa"/>
            <w:vMerge/>
          </w:tcPr>
          <w:p w14:paraId="382FF40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2B1F78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8B34771" w14:textId="53C56DE7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ermacrene D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2072C6D9" w14:textId="3CE56DD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E433883" w14:textId="4223AEC2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317570</w:t>
            </w:r>
          </w:p>
        </w:tc>
      </w:tr>
      <w:tr w:rsidR="0012326D" w:rsidRPr="001C197F" w14:paraId="35E032DD" w14:textId="77777777" w:rsidTr="00400554">
        <w:trPr>
          <w:trHeight w:val="22"/>
        </w:trPr>
        <w:tc>
          <w:tcPr>
            <w:tcW w:w="1615" w:type="dxa"/>
            <w:vMerge/>
          </w:tcPr>
          <w:p w14:paraId="489D7768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BFAB44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7632015" w14:textId="6D75B94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γ-Himachal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3BE336C0" w14:textId="20C88355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6B8429D" w14:textId="3503E031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77062</w:t>
            </w:r>
          </w:p>
        </w:tc>
      </w:tr>
      <w:tr w:rsidR="0012326D" w:rsidRPr="001C197F" w14:paraId="0E06501B" w14:textId="77777777" w:rsidTr="00400554">
        <w:trPr>
          <w:trHeight w:val="22"/>
        </w:trPr>
        <w:tc>
          <w:tcPr>
            <w:tcW w:w="1615" w:type="dxa"/>
            <w:vMerge/>
          </w:tcPr>
          <w:p w14:paraId="750C1A1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C52652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9AD023D" w14:textId="023772B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β-Selin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2FFEB5C6" w14:textId="40D2950E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9904079" w14:textId="6F169DAB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442393</w:t>
            </w:r>
          </w:p>
        </w:tc>
      </w:tr>
      <w:tr w:rsidR="0012326D" w:rsidRPr="001C197F" w14:paraId="01F3F483" w14:textId="77777777" w:rsidTr="00400554">
        <w:trPr>
          <w:trHeight w:val="22"/>
        </w:trPr>
        <w:tc>
          <w:tcPr>
            <w:tcW w:w="1615" w:type="dxa"/>
            <w:vMerge/>
          </w:tcPr>
          <w:p w14:paraId="233BCFB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89D346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CEA65F0" w14:textId="1E5BF74E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Valenc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51F0AD89" w14:textId="4709C57F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93E313F" w14:textId="551567C8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855795</w:t>
            </w:r>
          </w:p>
        </w:tc>
      </w:tr>
      <w:tr w:rsidR="0012326D" w:rsidRPr="001C197F" w14:paraId="0D19A94B" w14:textId="77777777" w:rsidTr="00C5627B">
        <w:trPr>
          <w:trHeight w:val="24"/>
        </w:trPr>
        <w:tc>
          <w:tcPr>
            <w:tcW w:w="1615" w:type="dxa"/>
            <w:vMerge/>
          </w:tcPr>
          <w:p w14:paraId="06F8090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47F174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7756C31" w14:textId="54DB6173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α-Selin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4AADD9ED" w14:textId="275588FF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A8E387C" w14:textId="3D172952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856614</w:t>
            </w:r>
          </w:p>
        </w:tc>
      </w:tr>
      <w:tr w:rsidR="0012326D" w:rsidRPr="001C197F" w14:paraId="588188C8" w14:textId="77777777" w:rsidTr="00400554">
        <w:trPr>
          <w:trHeight w:val="22"/>
        </w:trPr>
        <w:tc>
          <w:tcPr>
            <w:tcW w:w="1615" w:type="dxa"/>
            <w:vMerge/>
          </w:tcPr>
          <w:p w14:paraId="4C02256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960ADF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AEC6099" w14:textId="276A3D41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Bicyclogermacr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5CFDB6C3" w14:textId="0EC44734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C594A3C" w14:textId="454B1D5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3894537</w:t>
            </w:r>
          </w:p>
        </w:tc>
      </w:tr>
      <w:tr w:rsidR="0012326D" w:rsidRPr="001C197F" w14:paraId="2B6967AC" w14:textId="77777777" w:rsidTr="00400554">
        <w:trPr>
          <w:trHeight w:val="22"/>
        </w:trPr>
        <w:tc>
          <w:tcPr>
            <w:tcW w:w="1615" w:type="dxa"/>
            <w:vMerge/>
          </w:tcPr>
          <w:p w14:paraId="7C69483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E03F42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7EAC7CA" w14:textId="01873837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γ-Cadin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28B9EFA8" w14:textId="794284BA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02BCD23" w14:textId="0CEECA0D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2313</w:t>
            </w:r>
          </w:p>
        </w:tc>
      </w:tr>
      <w:tr w:rsidR="0012326D" w:rsidRPr="001C197F" w14:paraId="7372EB90" w14:textId="77777777" w:rsidTr="00400554">
        <w:trPr>
          <w:trHeight w:val="22"/>
        </w:trPr>
        <w:tc>
          <w:tcPr>
            <w:tcW w:w="1615" w:type="dxa"/>
            <w:vMerge/>
          </w:tcPr>
          <w:p w14:paraId="05BAEE8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F5E80D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E48B2B3" w14:textId="7EC2C92B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ermacrene B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1782C933" w14:textId="54FF395E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F6D6972" w14:textId="58BBA5F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1519</w:t>
            </w:r>
          </w:p>
        </w:tc>
      </w:tr>
      <w:tr w:rsidR="0012326D" w:rsidRPr="001C197F" w14:paraId="795D96ED" w14:textId="77777777" w:rsidTr="00400554">
        <w:trPr>
          <w:trHeight w:val="22"/>
        </w:trPr>
        <w:tc>
          <w:tcPr>
            <w:tcW w:w="1615" w:type="dxa"/>
            <w:vMerge/>
          </w:tcPr>
          <w:p w14:paraId="1AC3F98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B47D65A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CC59282" w14:textId="188F23BC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Elemicin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3DF72AA3" w14:textId="25FC57EB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E2B9771" w14:textId="42AAE55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0248</w:t>
            </w:r>
          </w:p>
        </w:tc>
      </w:tr>
      <w:tr w:rsidR="0012326D" w:rsidRPr="001C197F" w14:paraId="5C913878" w14:textId="77777777" w:rsidTr="00400554">
        <w:trPr>
          <w:trHeight w:val="22"/>
        </w:trPr>
        <w:tc>
          <w:tcPr>
            <w:tcW w:w="1615" w:type="dxa"/>
            <w:vMerge/>
          </w:tcPr>
          <w:p w14:paraId="1673E9E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7DFFFE0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71EC0C6" w14:textId="16B93E1D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γ-Elem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67683BD8" w14:textId="229271A6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4CCB6E5" w14:textId="124A660A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6432312</w:t>
            </w:r>
          </w:p>
        </w:tc>
      </w:tr>
      <w:tr w:rsidR="0012326D" w:rsidRPr="001C197F" w14:paraId="6CA6AF16" w14:textId="77777777" w:rsidTr="00400554">
        <w:trPr>
          <w:trHeight w:val="22"/>
        </w:trPr>
        <w:tc>
          <w:tcPr>
            <w:tcW w:w="1615" w:type="dxa"/>
            <w:vMerge/>
          </w:tcPr>
          <w:p w14:paraId="4A304629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9006252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63F1138" w14:textId="5EDFD8EE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Nerolid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5EC8ABF2" w14:textId="21D6531C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37939AE" w14:textId="42EC7B38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4507</w:t>
            </w:r>
          </w:p>
        </w:tc>
      </w:tr>
      <w:tr w:rsidR="0012326D" w:rsidRPr="001C197F" w14:paraId="79F900C2" w14:textId="77777777" w:rsidTr="00400554">
        <w:trPr>
          <w:trHeight w:val="22"/>
        </w:trPr>
        <w:tc>
          <w:tcPr>
            <w:tcW w:w="1615" w:type="dxa"/>
            <w:vMerge/>
          </w:tcPr>
          <w:p w14:paraId="5197C7E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6DC5B0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E4D448A" w14:textId="5E403517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Carot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0E9E1124" w14:textId="2C846617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61043884" w14:textId="697E5080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442347</w:t>
            </w:r>
          </w:p>
        </w:tc>
      </w:tr>
      <w:tr w:rsidR="0012326D" w:rsidRPr="001C197F" w14:paraId="43B8E871" w14:textId="77777777" w:rsidTr="00400554">
        <w:trPr>
          <w:trHeight w:val="22"/>
        </w:trPr>
        <w:tc>
          <w:tcPr>
            <w:tcW w:w="1615" w:type="dxa"/>
            <w:vMerge/>
          </w:tcPr>
          <w:p w14:paraId="609F066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FC5042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3F7BDCE" w14:textId="6AC67FA8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Globul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543DB74B" w14:textId="254B4737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EAD91A2" w14:textId="3CF4B175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2304985</w:t>
            </w:r>
          </w:p>
        </w:tc>
      </w:tr>
      <w:tr w:rsidR="0012326D" w:rsidRPr="001C197F" w14:paraId="7C69AB77" w14:textId="77777777" w:rsidTr="00400554">
        <w:trPr>
          <w:trHeight w:val="22"/>
        </w:trPr>
        <w:tc>
          <w:tcPr>
            <w:tcW w:w="1615" w:type="dxa"/>
            <w:vMerge/>
          </w:tcPr>
          <w:p w14:paraId="27BA02C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60A64D1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4EB857C5" w14:textId="14413475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Ledol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77CA6071" w14:textId="623963D9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9E2C9EF" w14:textId="7AC18C6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92812</w:t>
            </w:r>
          </w:p>
        </w:tc>
      </w:tr>
      <w:tr w:rsidR="0012326D" w:rsidRPr="001C197F" w14:paraId="5640D4EC" w14:textId="77777777" w:rsidTr="00400554">
        <w:trPr>
          <w:trHeight w:val="22"/>
        </w:trPr>
        <w:tc>
          <w:tcPr>
            <w:tcW w:w="1615" w:type="dxa"/>
            <w:vMerge/>
          </w:tcPr>
          <w:p w14:paraId="7CE3E5AB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DEED19F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2D761DD" w14:textId="2EC2ECC9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Linolenic acid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</w:p>
          <w:p w14:paraId="5DECAE61" w14:textId="110BF58A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BEAB579" w14:textId="5ED12B0C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80934</w:t>
            </w:r>
          </w:p>
        </w:tc>
      </w:tr>
      <w:tr w:rsidR="0012326D" w:rsidRPr="001C197F" w14:paraId="7138B5CF" w14:textId="77777777" w:rsidTr="00E94793">
        <w:trPr>
          <w:trHeight w:val="36"/>
        </w:trPr>
        <w:tc>
          <w:tcPr>
            <w:tcW w:w="1615" w:type="dxa"/>
            <w:vMerge/>
          </w:tcPr>
          <w:p w14:paraId="10354624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66D095D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4620273" w14:textId="72EBEC8C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Humulene oxid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DOI":"10.1080/0972060X.2011.10643596","ISSN":"0972060X","abstract":"Hydrodistilled oil obtained from the whole plant of Valeriana jatamansi Jones. was analyzed by capillary GC and GC-MS. The volatile oil of the plant consisted mainly of sesquiterpenes viz. carotol (10 %), germacrene B (9.5 %), cis-β-farnesene (8 %), α-humulene (6.8 %) and humulene oxide (6.4 %). The oil was found to be a potential antimicrobial agent against Bacillus pumilus, Staphylococcus aureus, Staphylococcus epidermidis, Escherichia coli, Pseudomonas aeruginosa and Candida albicans. When studied for topical anti-inflammatory activity in Swiss albino mice, the essential oil exhibited significant activity as compared to standard drug. © 2011 Taylor &amp; Francis Group, LLC.","author":[{"dropping-particle":"","family":"Agnihotri","given":"Supriya","non-dropping-particle":"","parse-names":false,"suffix":""},{"dropping-particle":"","family":"Wakode","given":"Sharad","non-dropping-particle":"","parse-names":false,"suffix":""},{"dropping-particle":"","family":"Ali","given":"M.","non-dropping-particle":"","parse-names":false,"suffix":""}],"container-title":"Journal of Essential Oil-Bearing Plants","id":"ITEM-1","issue":"4","issued":{"date-parts":[["2011"]]},"page":"417-422","title":"Chemical composition, antimicrobial and topical anti-inflammatory activity of valeriana jatamansi jones. essential oil","type":"article-journal","volume":"14"},"uris":["http://www.mendeley.com/documents/?uuid=9002a668-5921-4626-92bb-4919220036d3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7</w:t>
            </w:r>
            <w:r w:rsidR="00175611">
              <w:rPr>
                <w:rFonts w:cstheme="minorHAnsi"/>
              </w:rPr>
              <w:fldChar w:fldCharType="end"/>
            </w:r>
            <w:r w:rsidRPr="001C197F">
              <w:rPr>
                <w:rFonts w:cstheme="minorHAnsi"/>
              </w:rPr>
              <w:t xml:space="preserve">  </w:t>
            </w:r>
          </w:p>
          <w:p w14:paraId="6B112CDF" w14:textId="6BD20DA2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CF36A11" w14:textId="353BD2B6" w:rsidR="00E94793" w:rsidRPr="001C197F" w:rsidRDefault="00E94793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2559443</w:t>
            </w:r>
          </w:p>
        </w:tc>
      </w:tr>
      <w:tr w:rsidR="0012326D" w:rsidRPr="001C197F" w14:paraId="6450C408" w14:textId="77777777" w:rsidTr="00E94793">
        <w:trPr>
          <w:trHeight w:val="32"/>
        </w:trPr>
        <w:tc>
          <w:tcPr>
            <w:tcW w:w="1615" w:type="dxa"/>
            <w:vMerge/>
          </w:tcPr>
          <w:p w14:paraId="0F3E1BF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CC33FC6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A130A51" w14:textId="36C057B6" w:rsidR="00E94793" w:rsidRPr="001C197F" w:rsidRDefault="00E94793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2-Acetylfuran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8</w:t>
            </w:r>
            <w:r w:rsidR="00175611">
              <w:rPr>
                <w:rFonts w:cstheme="minorHAnsi"/>
              </w:rPr>
              <w:fldChar w:fldCharType="end"/>
            </w:r>
          </w:p>
          <w:p w14:paraId="49726A7E" w14:textId="6F04E6B1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56C3C44" w14:textId="0482465D" w:rsidR="00E94793" w:rsidRPr="001C197F" w:rsidRDefault="00B73B5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14505</w:t>
            </w:r>
          </w:p>
        </w:tc>
      </w:tr>
      <w:tr w:rsidR="0012326D" w:rsidRPr="001C197F" w14:paraId="5C9019CC" w14:textId="77777777" w:rsidTr="00E94793">
        <w:trPr>
          <w:trHeight w:val="32"/>
        </w:trPr>
        <w:tc>
          <w:tcPr>
            <w:tcW w:w="1615" w:type="dxa"/>
            <w:vMerge/>
          </w:tcPr>
          <w:p w14:paraId="097D641D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A76740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0CC81E7" w14:textId="4F36470F" w:rsidR="00E94793" w:rsidRPr="001C197F" w:rsidRDefault="00B73B5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3-methyl-Valeric acid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8</w:t>
            </w:r>
            <w:r w:rsidR="00175611">
              <w:rPr>
                <w:rFonts w:cstheme="minorHAnsi"/>
              </w:rPr>
              <w:fldChar w:fldCharType="end"/>
            </w:r>
          </w:p>
          <w:p w14:paraId="1D4DA23C" w14:textId="377F7C33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6559709" w14:textId="10773B0A" w:rsidR="00E94793" w:rsidRPr="001C197F" w:rsidRDefault="00B73B5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7755</w:t>
            </w:r>
          </w:p>
        </w:tc>
      </w:tr>
      <w:tr w:rsidR="0012326D" w:rsidRPr="001C197F" w14:paraId="2A6E5A55" w14:textId="77777777" w:rsidTr="00E94793">
        <w:trPr>
          <w:trHeight w:val="32"/>
        </w:trPr>
        <w:tc>
          <w:tcPr>
            <w:tcW w:w="1615" w:type="dxa"/>
            <w:vMerge/>
          </w:tcPr>
          <w:p w14:paraId="1F3A85AC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326D3CE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DA1D909" w14:textId="55D1864E" w:rsidR="00E94793" w:rsidRPr="001C197F" w:rsidRDefault="00B73B5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Limonene</w:t>
            </w:r>
            <w:r w:rsidR="00175611">
              <w:rPr>
                <w:rFonts w:cstheme="minorHAnsi"/>
              </w:rPr>
              <w:fldChar w:fldCharType="begin" w:fldLock="1"/>
            </w:r>
            <w:r w:rsidR="00175611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8</w:t>
            </w:r>
            <w:r w:rsidR="00175611">
              <w:rPr>
                <w:rFonts w:cstheme="minorHAnsi"/>
              </w:rPr>
              <w:fldChar w:fldCharType="end"/>
            </w:r>
          </w:p>
          <w:p w14:paraId="239841C8" w14:textId="30A0386F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320551F" w14:textId="6DC831B1" w:rsidR="00E94793" w:rsidRPr="001C197F" w:rsidRDefault="004D525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22311</w:t>
            </w:r>
          </w:p>
        </w:tc>
      </w:tr>
      <w:tr w:rsidR="0012326D" w:rsidRPr="001C197F" w14:paraId="5907E547" w14:textId="77777777" w:rsidTr="00E94793">
        <w:trPr>
          <w:trHeight w:val="32"/>
        </w:trPr>
        <w:tc>
          <w:tcPr>
            <w:tcW w:w="1615" w:type="dxa"/>
            <w:vMerge/>
          </w:tcPr>
          <w:p w14:paraId="668C4113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DA959B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0BE06BF" w14:textId="4A7414CB" w:rsidR="00E94793" w:rsidRPr="001C197F" w:rsidRDefault="004D525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α-Patchoulene</w:t>
            </w:r>
            <w:r w:rsidR="00175611">
              <w:rPr>
                <w:rFonts w:cstheme="minorHAnsi"/>
              </w:rPr>
              <w:fldChar w:fldCharType="begin" w:fldLock="1"/>
            </w:r>
            <w:r w:rsidR="0012326D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75611">
              <w:rPr>
                <w:rFonts w:cstheme="minorHAnsi"/>
              </w:rPr>
              <w:fldChar w:fldCharType="separate"/>
            </w:r>
            <w:r w:rsidR="00175611" w:rsidRPr="00175611">
              <w:rPr>
                <w:rFonts w:cstheme="minorHAnsi"/>
                <w:noProof/>
                <w:vertAlign w:val="superscript"/>
              </w:rPr>
              <w:t>8</w:t>
            </w:r>
            <w:r w:rsidR="00175611">
              <w:rPr>
                <w:rFonts w:cstheme="minorHAnsi"/>
              </w:rPr>
              <w:fldChar w:fldCharType="end"/>
            </w:r>
          </w:p>
          <w:p w14:paraId="54E34C7E" w14:textId="150FF887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EFA7283" w14:textId="52BDC2BE" w:rsidR="00E94793" w:rsidRPr="001C197F" w:rsidRDefault="004D525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21710</w:t>
            </w:r>
          </w:p>
        </w:tc>
      </w:tr>
      <w:tr w:rsidR="0012326D" w:rsidRPr="001C197F" w14:paraId="641F9E1A" w14:textId="77777777" w:rsidTr="00E94793">
        <w:trPr>
          <w:trHeight w:val="32"/>
        </w:trPr>
        <w:tc>
          <w:tcPr>
            <w:tcW w:w="1615" w:type="dxa"/>
            <w:vMerge/>
          </w:tcPr>
          <w:p w14:paraId="1EF3BEE5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7EF1277" w14:textId="77777777" w:rsidR="00E94793" w:rsidRPr="001C197F" w:rsidRDefault="00E94793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6E619F9" w14:textId="1E633FFD" w:rsidR="00E94793" w:rsidRPr="001C197F" w:rsidRDefault="004D5252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Elemol</w:t>
            </w:r>
            <w:r w:rsidR="0012326D">
              <w:rPr>
                <w:rFonts w:cstheme="minorHAnsi"/>
              </w:rPr>
              <w:fldChar w:fldCharType="begin" w:fldLock="1"/>
            </w:r>
            <w:r w:rsidR="0012326D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2326D">
              <w:rPr>
                <w:rFonts w:cstheme="minorHAnsi"/>
              </w:rPr>
              <w:fldChar w:fldCharType="separate"/>
            </w:r>
            <w:r w:rsidR="0012326D" w:rsidRPr="0012326D">
              <w:rPr>
                <w:rFonts w:cstheme="minorHAnsi"/>
                <w:noProof/>
                <w:vertAlign w:val="superscript"/>
              </w:rPr>
              <w:t>8</w:t>
            </w:r>
            <w:r w:rsidR="0012326D">
              <w:rPr>
                <w:rFonts w:cstheme="minorHAnsi"/>
              </w:rPr>
              <w:fldChar w:fldCharType="end"/>
            </w:r>
          </w:p>
          <w:p w14:paraId="79A40657" w14:textId="35158D9A" w:rsidR="001C197F" w:rsidRPr="001C197F" w:rsidRDefault="001C197F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49430C4" w14:textId="3CCE8A6C" w:rsidR="00E94793" w:rsidRPr="001C197F" w:rsidRDefault="004D5252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lastRenderedPageBreak/>
              <w:t>92138</w:t>
            </w:r>
          </w:p>
        </w:tc>
      </w:tr>
      <w:tr w:rsidR="0012326D" w:rsidRPr="001C197F" w14:paraId="34F75FEC" w14:textId="77777777" w:rsidTr="009240C1">
        <w:trPr>
          <w:trHeight w:val="503"/>
        </w:trPr>
        <w:tc>
          <w:tcPr>
            <w:tcW w:w="1615" w:type="dxa"/>
            <w:vMerge/>
          </w:tcPr>
          <w:p w14:paraId="2C012F8D" w14:textId="7777777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48A0179" w14:textId="77777777" w:rsidR="009240C1" w:rsidRPr="001C197F" w:rsidRDefault="009240C1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D676335" w14:textId="54F4C422" w:rsidR="009240C1" w:rsidRPr="001C197F" w:rsidRDefault="009240C1" w:rsidP="001C197F">
            <w:pPr>
              <w:jc w:val="center"/>
              <w:rPr>
                <w:rFonts w:cstheme="minorHAnsi"/>
              </w:rPr>
            </w:pPr>
            <w:r w:rsidRPr="001C197F">
              <w:rPr>
                <w:rFonts w:cstheme="minorHAnsi"/>
              </w:rPr>
              <w:t>Norpatchoulenol</w:t>
            </w:r>
            <w:r w:rsidR="0012326D">
              <w:rPr>
                <w:rFonts w:cstheme="minorHAnsi"/>
              </w:rPr>
              <w:fldChar w:fldCharType="begin" w:fldLock="1"/>
            </w:r>
            <w:r w:rsidR="0012326D">
              <w:rPr>
                <w:rFonts w:cstheme="minorHAnsi"/>
              </w:rPr>
              <w:instrText>ADDIN CSL_CITATION {"citationItems":[{"id":"ITEM-1","itemData":{"author":[{"dropping-particle":"","family":"Dc","given":"D Don","non-dropping-particle":"","parse-names":false,"suffix":""},{"dropping-particle":"","family":"Cornara","given":"Laura","non-dropping-particle":"","parse-names":false,"suffix":""},{"dropping-particle":"","family":"Ambu","given":"Gabriele","non-dropping-particle":"","parse-names":false,"suffix":""},{"dropping-particle":"","family":"Trombetta","given":"Domenico","non-dropping-particle":"","parse-names":false,"suffix":""},{"dropping-particle":"","family":"Denaro","given":"Marcella","non-dropping-particle":"","parse-names":false,"suffix":""},{"dropping-particle":"","family":"Alloisio","given":"Susanna","non-dropping-particle":"","parse-names":false,"suffix":""},{"dropping-particle":"","family":"Frigerio","given":"Jessica","non-dropping-particle":"","parse-names":false,"suffix":""},{"dropping-particle":"","family":"Labra","given":"Massimo","non-dropping-particle":"","parse-names":false,"suffix":""},{"dropping-particle":"","family":"Ghimire","given":"Govinda","non-dropping-particle":"","parse-names":false,"suffix":""},{"dropping-particle":"","family":"Valussi","given":"Marco","non-dropping-particle":"","parse-names":false,"suffix":""},{"dropping-particle":"","family":"Smeriglio","given":"Antonella","non-dropping-particle":"","parse-names":false,"suffix":""}],"container-title":"Plants","id":"ITEM-1","issued":{"date-parts":[["2020"]]},"page":"1-27","title":"Comparative and Functional Screening of Three Species Traditionally used as Antidepressants :","type":"article-journal","volume":"9"},"uris":["http://www.mendeley.com/documents/?uuid=f1a44ee6-fa22-42e4-b55d-082bdcbb7367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2326D">
              <w:rPr>
                <w:rFonts w:cstheme="minorHAnsi"/>
              </w:rPr>
              <w:fldChar w:fldCharType="separate"/>
            </w:r>
            <w:r w:rsidR="0012326D" w:rsidRPr="0012326D">
              <w:rPr>
                <w:rFonts w:cstheme="minorHAnsi"/>
                <w:noProof/>
                <w:vertAlign w:val="superscript"/>
              </w:rPr>
              <w:t>8</w:t>
            </w:r>
            <w:r w:rsidR="0012326D">
              <w:rPr>
                <w:rFonts w:cstheme="minorHAnsi"/>
              </w:rPr>
              <w:fldChar w:fldCharType="end"/>
            </w:r>
            <w:r w:rsidR="001C197F" w:rsidRPr="001C197F">
              <w:rPr>
                <w:rFonts w:cstheme="minorHAnsi"/>
              </w:rPr>
              <w:t xml:space="preserve">   </w:t>
            </w:r>
          </w:p>
        </w:tc>
        <w:tc>
          <w:tcPr>
            <w:tcW w:w="2065" w:type="dxa"/>
          </w:tcPr>
          <w:p w14:paraId="0255E9CF" w14:textId="64691A61" w:rsidR="009240C1" w:rsidRPr="001C197F" w:rsidRDefault="009240C1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 w:rsidRPr="001C197F">
              <w:rPr>
                <w:rFonts w:cstheme="minorHAnsi"/>
                <w:shd w:val="clear" w:color="auto" w:fill="FFFFFF"/>
              </w:rPr>
              <w:t>57124935</w:t>
            </w:r>
          </w:p>
        </w:tc>
      </w:tr>
      <w:tr w:rsidR="0012326D" w:rsidRPr="001C197F" w14:paraId="2D36A405" w14:textId="77777777" w:rsidTr="00E31468">
        <w:trPr>
          <w:trHeight w:val="48"/>
        </w:trPr>
        <w:tc>
          <w:tcPr>
            <w:tcW w:w="1615" w:type="dxa"/>
            <w:vMerge w:val="restart"/>
          </w:tcPr>
          <w:p w14:paraId="2139BEFB" w14:textId="3EF844EA" w:rsidR="00CA07EE" w:rsidRPr="001C197F" w:rsidRDefault="00B33EBB" w:rsidP="001C197F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3</w:t>
            </w:r>
          </w:p>
        </w:tc>
        <w:tc>
          <w:tcPr>
            <w:tcW w:w="2610" w:type="dxa"/>
            <w:vMerge w:val="restart"/>
          </w:tcPr>
          <w:p w14:paraId="3F60680B" w14:textId="3BC9D3C4" w:rsidR="00CA07EE" w:rsidRPr="001C197F" w:rsidRDefault="00B33EBB" w:rsidP="001C197F">
            <w:pPr>
              <w:jc w:val="center"/>
              <w:rPr>
                <w:rFonts w:cstheme="minorHAnsi"/>
              </w:rPr>
            </w:pPr>
            <w:r w:rsidRPr="00B33EBB">
              <w:rPr>
                <w:i/>
                <w:iCs/>
              </w:rPr>
              <w:t>Verbena officinalis</w:t>
            </w:r>
            <w:r>
              <w:t xml:space="preserve"> Linn.</w:t>
            </w:r>
          </w:p>
        </w:tc>
        <w:tc>
          <w:tcPr>
            <w:tcW w:w="3060" w:type="dxa"/>
          </w:tcPr>
          <w:p w14:paraId="3F3E942A" w14:textId="03B85CE5" w:rsidR="00CA07EE" w:rsidRDefault="00F30D1E" w:rsidP="001C197F">
            <w:pPr>
              <w:jc w:val="center"/>
            </w:pPr>
            <w:proofErr w:type="spellStart"/>
            <w:r>
              <w:t>S</w:t>
            </w:r>
            <w:r w:rsidR="00CA07EE">
              <w:t>cutellarein</w:t>
            </w:r>
            <w:proofErr w:type="spellEnd"/>
            <w:r w:rsidR="00CA07EE">
              <w:t xml:space="preserve"> 7-diglucuron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7084450F" w14:textId="22736035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D5A5334" w14:textId="0F4CFA8E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012725</w:t>
            </w:r>
          </w:p>
        </w:tc>
      </w:tr>
      <w:tr w:rsidR="0012326D" w:rsidRPr="001C197F" w14:paraId="3E128304" w14:textId="77777777" w:rsidTr="009240C1">
        <w:trPr>
          <w:trHeight w:val="38"/>
        </w:trPr>
        <w:tc>
          <w:tcPr>
            <w:tcW w:w="1615" w:type="dxa"/>
            <w:vMerge/>
          </w:tcPr>
          <w:p w14:paraId="071760B7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6E60BA6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117082E" w14:textId="18A65C3A" w:rsidR="00CA07EE" w:rsidRDefault="00F30D1E" w:rsidP="001C197F">
            <w:pPr>
              <w:jc w:val="center"/>
            </w:pPr>
            <w:proofErr w:type="spellStart"/>
            <w:r>
              <w:t>S</w:t>
            </w:r>
            <w:r w:rsidR="00CA07EE">
              <w:t>cutellarein</w:t>
            </w:r>
            <w:proofErr w:type="spellEnd"/>
            <w:r w:rsidR="00CA07EE">
              <w:t xml:space="preserve"> 7-glucuron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62599780" w14:textId="5EC6F0F6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215EC2F" w14:textId="1EDB26A6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258424</w:t>
            </w:r>
          </w:p>
        </w:tc>
      </w:tr>
      <w:tr w:rsidR="0012326D" w:rsidRPr="001C197F" w14:paraId="74707DF7" w14:textId="77777777" w:rsidTr="009240C1">
        <w:trPr>
          <w:trHeight w:val="38"/>
        </w:trPr>
        <w:tc>
          <w:tcPr>
            <w:tcW w:w="1615" w:type="dxa"/>
            <w:vMerge/>
          </w:tcPr>
          <w:p w14:paraId="67391647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4189C3B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C133661" w14:textId="5B1F2B98" w:rsidR="00CA07EE" w:rsidRDefault="00F30D1E" w:rsidP="001C197F">
            <w:pPr>
              <w:jc w:val="center"/>
            </w:pPr>
            <w:proofErr w:type="spellStart"/>
            <w:r>
              <w:t>S</w:t>
            </w:r>
            <w:r w:rsidR="00CA07EE">
              <w:t>cutellarein</w:t>
            </w:r>
            <w:proofErr w:type="spellEnd"/>
            <w:r w:rsidR="00CA07EE">
              <w:t xml:space="preserve"> 7-glucos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0F2E2F45" w14:textId="3BA17506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9D82781" w14:textId="19F17117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258423</w:t>
            </w:r>
          </w:p>
        </w:tc>
      </w:tr>
      <w:tr w:rsidR="0012326D" w:rsidRPr="001C197F" w14:paraId="42DAD702" w14:textId="77777777" w:rsidTr="009240C1">
        <w:trPr>
          <w:trHeight w:val="38"/>
        </w:trPr>
        <w:tc>
          <w:tcPr>
            <w:tcW w:w="1615" w:type="dxa"/>
            <w:vMerge/>
          </w:tcPr>
          <w:p w14:paraId="1A9D618C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2B3F23B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89F8E54" w14:textId="251E72B5" w:rsidR="00CA07EE" w:rsidRDefault="00CA07EE" w:rsidP="001C197F">
            <w:pPr>
              <w:jc w:val="center"/>
            </w:pPr>
            <w:r>
              <w:t>Verbenalin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6C608803" w14:textId="481A00DA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E4EDF56" w14:textId="681E4B7C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73467</w:t>
            </w:r>
          </w:p>
        </w:tc>
      </w:tr>
      <w:tr w:rsidR="0012326D" w:rsidRPr="001C197F" w14:paraId="54712DD1" w14:textId="77777777" w:rsidTr="009240C1">
        <w:trPr>
          <w:trHeight w:val="38"/>
        </w:trPr>
        <w:tc>
          <w:tcPr>
            <w:tcW w:w="1615" w:type="dxa"/>
            <w:vMerge/>
          </w:tcPr>
          <w:p w14:paraId="60774FBA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C3A70E7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91DF062" w14:textId="229CF135" w:rsidR="00CA07EE" w:rsidRDefault="00F30D1E" w:rsidP="001C197F">
            <w:pPr>
              <w:jc w:val="center"/>
            </w:pPr>
            <w:r>
              <w:t>A</w:t>
            </w:r>
            <w:r w:rsidR="00CA07EE">
              <w:t>ucubin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490A420E" w14:textId="0C23EBE9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299501C2" w14:textId="734018F8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1458</w:t>
            </w:r>
          </w:p>
        </w:tc>
      </w:tr>
      <w:tr w:rsidR="0012326D" w:rsidRPr="001C197F" w14:paraId="578B4646" w14:textId="77777777" w:rsidTr="009240C1">
        <w:trPr>
          <w:trHeight w:val="38"/>
        </w:trPr>
        <w:tc>
          <w:tcPr>
            <w:tcW w:w="1615" w:type="dxa"/>
            <w:vMerge/>
          </w:tcPr>
          <w:p w14:paraId="14F78990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7651C98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C9EDBCD" w14:textId="2FD4B82B" w:rsidR="00CA07EE" w:rsidRDefault="00F30D1E" w:rsidP="001C197F">
            <w:pPr>
              <w:jc w:val="center"/>
            </w:pPr>
            <w:r>
              <w:t>L</w:t>
            </w:r>
            <w:r w:rsidR="00CA07EE">
              <w:t>uteolin 7-O-glucos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7D06F7C3" w14:textId="6C9BB5EB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F5C007C" w14:textId="2E41D6FE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637</w:t>
            </w:r>
          </w:p>
        </w:tc>
      </w:tr>
      <w:tr w:rsidR="0012326D" w:rsidRPr="001C197F" w14:paraId="07A8A9DF" w14:textId="77777777" w:rsidTr="009240C1">
        <w:trPr>
          <w:trHeight w:val="38"/>
        </w:trPr>
        <w:tc>
          <w:tcPr>
            <w:tcW w:w="1615" w:type="dxa"/>
            <w:vMerge/>
          </w:tcPr>
          <w:p w14:paraId="1513D23C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3475035E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73B4926" w14:textId="6736F67A" w:rsidR="00CA07EE" w:rsidRDefault="00F30D1E" w:rsidP="001C197F">
            <w:pPr>
              <w:jc w:val="center"/>
            </w:pPr>
            <w:r>
              <w:t>A</w:t>
            </w:r>
            <w:r w:rsidR="00CA07EE">
              <w:t>pigenin 7-O-glucos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080EF023" w14:textId="656322CF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01F3107" w14:textId="207F238D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04</w:t>
            </w:r>
          </w:p>
        </w:tc>
      </w:tr>
      <w:tr w:rsidR="0012326D" w:rsidRPr="001C197F" w14:paraId="18B68145" w14:textId="77777777" w:rsidTr="009240C1">
        <w:trPr>
          <w:trHeight w:val="38"/>
        </w:trPr>
        <w:tc>
          <w:tcPr>
            <w:tcW w:w="1615" w:type="dxa"/>
            <w:vMerge/>
          </w:tcPr>
          <w:p w14:paraId="6C8978B2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0E836B4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3A09A638" w14:textId="0B7C74D7" w:rsidR="00CA07EE" w:rsidRDefault="00F30D1E" w:rsidP="001C197F">
            <w:pPr>
              <w:jc w:val="center"/>
            </w:pPr>
            <w:r>
              <w:t>V</w:t>
            </w:r>
            <w:r w:rsidR="00CA07EE">
              <w:t>erbascos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178782EA" w14:textId="28720A80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44B617A9" w14:textId="6BD9D2AA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800</w:t>
            </w:r>
          </w:p>
        </w:tc>
      </w:tr>
      <w:tr w:rsidR="0012326D" w:rsidRPr="001C197F" w14:paraId="5205D640" w14:textId="77777777" w:rsidTr="009240C1">
        <w:trPr>
          <w:trHeight w:val="38"/>
        </w:trPr>
        <w:tc>
          <w:tcPr>
            <w:tcW w:w="1615" w:type="dxa"/>
            <w:vMerge/>
          </w:tcPr>
          <w:p w14:paraId="2C89E37F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0E95827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2F5C633" w14:textId="3845FC4B" w:rsidR="00CA07EE" w:rsidRDefault="00F30D1E" w:rsidP="001C197F">
            <w:pPr>
              <w:jc w:val="center"/>
            </w:pPr>
            <w:r>
              <w:t>A</w:t>
            </w:r>
            <w:r w:rsidR="00CA07EE">
              <w:t>pigenin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52E7A1EA" w14:textId="1F3A8464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1B3B6E5E" w14:textId="0B9FF5A6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43</w:t>
            </w:r>
          </w:p>
        </w:tc>
      </w:tr>
      <w:tr w:rsidR="0012326D" w:rsidRPr="001C197F" w14:paraId="4CCAC9E0" w14:textId="77777777" w:rsidTr="009240C1">
        <w:trPr>
          <w:trHeight w:val="38"/>
        </w:trPr>
        <w:tc>
          <w:tcPr>
            <w:tcW w:w="1615" w:type="dxa"/>
            <w:vMerge/>
          </w:tcPr>
          <w:p w14:paraId="44F947BE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A420C7B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7931B6F" w14:textId="2980115B" w:rsidR="00CA07EE" w:rsidRDefault="00CA07EE" w:rsidP="001C197F">
            <w:pPr>
              <w:jc w:val="center"/>
            </w:pPr>
            <w:r>
              <w:t>Hastatos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42E596F6" w14:textId="49C14C26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CDD31C2" w14:textId="4C816739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043450</w:t>
            </w:r>
          </w:p>
        </w:tc>
      </w:tr>
      <w:tr w:rsidR="0012326D" w:rsidRPr="001C197F" w14:paraId="5B76C351" w14:textId="77777777" w:rsidTr="009240C1">
        <w:trPr>
          <w:trHeight w:val="38"/>
        </w:trPr>
        <w:tc>
          <w:tcPr>
            <w:tcW w:w="1615" w:type="dxa"/>
            <w:vMerge/>
          </w:tcPr>
          <w:p w14:paraId="1AAF6D85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709444F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2E91240" w14:textId="73486CF6" w:rsidR="00CA07EE" w:rsidRDefault="00F30D1E" w:rsidP="001C197F">
            <w:pPr>
              <w:jc w:val="center"/>
            </w:pPr>
            <w:r>
              <w:t>L</w:t>
            </w:r>
            <w:r w:rsidR="00CA07EE">
              <w:t>uteolin 7-O-diglucuron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198E5EFF" w14:textId="01902BB3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05DF1D61" w14:textId="43E89C03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6036993</w:t>
            </w:r>
          </w:p>
        </w:tc>
      </w:tr>
      <w:tr w:rsidR="0012326D" w:rsidRPr="001C197F" w14:paraId="7E63704E" w14:textId="77777777" w:rsidTr="009240C1">
        <w:trPr>
          <w:trHeight w:val="38"/>
        </w:trPr>
        <w:tc>
          <w:tcPr>
            <w:tcW w:w="1615" w:type="dxa"/>
            <w:vMerge/>
          </w:tcPr>
          <w:p w14:paraId="762FD34A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23C9A80F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1B21F9C3" w14:textId="3AD55047" w:rsidR="00CA07EE" w:rsidRDefault="00CA07EE" w:rsidP="001C197F">
            <w:pPr>
              <w:jc w:val="center"/>
            </w:pPr>
            <w:r>
              <w:t>1,5-dicaffeoylquinic acid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0A4109C4" w14:textId="126DD8C7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7C204E29" w14:textId="7A4583FB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769</w:t>
            </w:r>
          </w:p>
        </w:tc>
      </w:tr>
      <w:tr w:rsidR="0012326D" w:rsidRPr="001C197F" w14:paraId="4240CC32" w14:textId="77777777" w:rsidTr="00CA07EE">
        <w:trPr>
          <w:trHeight w:val="24"/>
        </w:trPr>
        <w:tc>
          <w:tcPr>
            <w:tcW w:w="1615" w:type="dxa"/>
            <w:vMerge/>
          </w:tcPr>
          <w:p w14:paraId="47D85274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50DFF831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F231C66" w14:textId="6180BC1E" w:rsidR="00CA07EE" w:rsidRDefault="00CA07EE" w:rsidP="001C197F">
            <w:pPr>
              <w:jc w:val="center"/>
            </w:pPr>
            <w:r>
              <w:t>4,5-dicaffeoylquinic acid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3B4157A7" w14:textId="01777729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065" w:type="dxa"/>
          </w:tcPr>
          <w:p w14:paraId="54CC7211" w14:textId="1D299A26" w:rsidR="00CA07EE" w:rsidRPr="001C197F" w:rsidRDefault="00CA07EE" w:rsidP="001C197F">
            <w:pPr>
              <w:jc w:val="center"/>
              <w:rPr>
                <w:rFonts w:cstheme="minorHAnsi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74309</w:t>
            </w:r>
          </w:p>
        </w:tc>
      </w:tr>
      <w:tr w:rsidR="0012326D" w:rsidRPr="001C197F" w14:paraId="03D37AC9" w14:textId="77777777" w:rsidTr="009240C1">
        <w:trPr>
          <w:trHeight w:val="22"/>
        </w:trPr>
        <w:tc>
          <w:tcPr>
            <w:tcW w:w="1615" w:type="dxa"/>
            <w:vMerge/>
          </w:tcPr>
          <w:p w14:paraId="34F398CA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0395EDE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4B1C8CB" w14:textId="14E1B434" w:rsidR="00CA07EE" w:rsidRDefault="00F30D1E" w:rsidP="001C197F">
            <w:pPr>
              <w:jc w:val="center"/>
            </w:pPr>
            <w:r>
              <w:t>Luteolin 7-Oglucuronide</w:t>
            </w:r>
            <w:r w:rsidR="0012326D">
              <w:fldChar w:fldCharType="begin" w:fldLock="1"/>
            </w:r>
            <w:r w:rsidR="0012326D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</w:p>
          <w:p w14:paraId="33F92A30" w14:textId="61055599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78D44E79" w14:textId="0B700935" w:rsidR="00CA07EE" w:rsidRDefault="00F30D1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607752</w:t>
            </w:r>
          </w:p>
        </w:tc>
      </w:tr>
      <w:tr w:rsidR="0012326D" w:rsidRPr="001C197F" w14:paraId="3C7E034C" w14:textId="77777777" w:rsidTr="009240C1">
        <w:trPr>
          <w:trHeight w:val="22"/>
        </w:trPr>
        <w:tc>
          <w:tcPr>
            <w:tcW w:w="1615" w:type="dxa"/>
            <w:vMerge/>
          </w:tcPr>
          <w:p w14:paraId="631A2A30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DD163FA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A103670" w14:textId="18DADB5C" w:rsidR="00CA07EE" w:rsidRDefault="00F30D1E" w:rsidP="001C197F">
            <w:pPr>
              <w:jc w:val="center"/>
            </w:pPr>
            <w:r>
              <w:t>Isoverbascoside</w:t>
            </w:r>
            <w:r w:rsidR="0012326D">
              <w:fldChar w:fldCharType="begin" w:fldLock="1"/>
            </w:r>
            <w:r w:rsidR="00083C63">
              <w:instrText>ADDIN CSL_CITATION {"citationItems":[{"id":"ITEM-1","itemData":{"author":[{"dropping-particle":"","family":"Rehecho","given":"Sheyla","non-dropping-particle":"","parse-names":false,"suffix":""},{"dropping-particle":"","family":"Hidalgo","given":"Olman","non-dropping-particle":"","parse-names":false,"suffix":""},{"dropping-particle":"De","family":"Cirano","given":"Mikel García-iñiguez","non-dropping-particle":"","parse-names":false,"suffix":""},{"dropping-particle":"","family":"Navarro","given":"Iñigo","non-dropping-particle":"","parse-names":false,"suffix":""},{"dropping-particle":"","family":"Astiasarán","given":"Iciar","non-dropping-particle":"","parse-names":false,"suffix":""}],"container-title":"Food Science and Technology","id":"ITEM-1","issued":{"date-parts":[["2011"]]},"page":"875-882","title":"Chemical composition , mineral content and antioxidant activity of Verbena officinalis L","type":"article-journal","volume":"44"},"uris":["http://www.mendeley.com/documents/?uuid=6bfcde7e-a88e-43ce-b909-30c1c9fa65a5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12326D">
              <w:fldChar w:fldCharType="separate"/>
            </w:r>
            <w:r w:rsidR="0012326D" w:rsidRPr="0012326D">
              <w:rPr>
                <w:noProof/>
                <w:vertAlign w:val="superscript"/>
              </w:rPr>
              <w:t>9</w:t>
            </w:r>
            <w:r w:rsidR="0012326D">
              <w:fldChar w:fldCharType="end"/>
            </w:r>
            <w:r>
              <w:t xml:space="preserve">   </w:t>
            </w:r>
          </w:p>
          <w:p w14:paraId="64F56747" w14:textId="5370D109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3587F991" w14:textId="26BF6939" w:rsidR="00CA07EE" w:rsidRDefault="00F30D1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76333</w:t>
            </w:r>
          </w:p>
        </w:tc>
      </w:tr>
      <w:tr w:rsidR="0012326D" w:rsidRPr="001C197F" w14:paraId="6F9802F8" w14:textId="77777777" w:rsidTr="009240C1">
        <w:trPr>
          <w:trHeight w:val="22"/>
        </w:trPr>
        <w:tc>
          <w:tcPr>
            <w:tcW w:w="1615" w:type="dxa"/>
            <w:vMerge/>
          </w:tcPr>
          <w:p w14:paraId="4951495C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E782497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30DB247" w14:textId="154A46BD" w:rsidR="00CA07EE" w:rsidRDefault="00F30D1E" w:rsidP="001C197F">
            <w:pPr>
              <w:jc w:val="center"/>
            </w:pPr>
            <w:r>
              <w:t>b</w:t>
            </w:r>
            <w:r w:rsidR="00B33EBB">
              <w:t>eta</w:t>
            </w:r>
            <w:r>
              <w:t>-Sitosterol</w:t>
            </w:r>
            <w:r w:rsidR="00083C63">
              <w:fldChar w:fldCharType="begin" w:fldLock="1"/>
            </w:r>
            <w:r w:rsidR="00083C63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  <w:p w14:paraId="72208A59" w14:textId="4B053D4E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65685BD6" w14:textId="297E1D29" w:rsidR="00CA07EE" w:rsidRDefault="00F30D1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22284</w:t>
            </w:r>
          </w:p>
        </w:tc>
      </w:tr>
      <w:tr w:rsidR="0012326D" w:rsidRPr="001C197F" w14:paraId="22B042E0" w14:textId="77777777" w:rsidTr="009240C1">
        <w:trPr>
          <w:trHeight w:val="22"/>
        </w:trPr>
        <w:tc>
          <w:tcPr>
            <w:tcW w:w="1615" w:type="dxa"/>
            <w:vMerge/>
          </w:tcPr>
          <w:p w14:paraId="35B6E951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521A0C4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D247D84" w14:textId="4FE2A024" w:rsidR="00CA07EE" w:rsidRDefault="00B33EBB" w:rsidP="001C197F">
            <w:pPr>
              <w:jc w:val="center"/>
            </w:pPr>
            <w:proofErr w:type="spellStart"/>
            <w:r>
              <w:t>U</w:t>
            </w:r>
            <w:r w:rsidR="00F30D1E">
              <w:t>rsolic</w:t>
            </w:r>
            <w:proofErr w:type="spellEnd"/>
            <w:r w:rsidR="00F30D1E">
              <w:t xml:space="preserve"> acid</w:t>
            </w:r>
            <w:r w:rsidR="00083C63">
              <w:fldChar w:fldCharType="begin" w:fldLock="1"/>
            </w:r>
            <w:r w:rsidR="00083C63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  <w:p w14:paraId="36215EF6" w14:textId="5F7D1892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3944E274" w14:textId="6502A583" w:rsidR="00CA07EE" w:rsidRDefault="00F30D1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945</w:t>
            </w:r>
          </w:p>
        </w:tc>
      </w:tr>
      <w:tr w:rsidR="0012326D" w:rsidRPr="001C197F" w14:paraId="07801D1C" w14:textId="77777777" w:rsidTr="009240C1">
        <w:trPr>
          <w:trHeight w:val="22"/>
        </w:trPr>
        <w:tc>
          <w:tcPr>
            <w:tcW w:w="1615" w:type="dxa"/>
            <w:vMerge/>
          </w:tcPr>
          <w:p w14:paraId="5F0250D5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6E3E3D3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6309903" w14:textId="39F7C75A" w:rsidR="00CA07EE" w:rsidRDefault="00B33EBB" w:rsidP="001C197F">
            <w:pPr>
              <w:jc w:val="center"/>
            </w:pPr>
            <w:r>
              <w:t>Oleanolic acid</w:t>
            </w:r>
            <w:r w:rsidR="00083C63">
              <w:fldChar w:fldCharType="begin" w:fldLock="1"/>
            </w:r>
            <w:r w:rsidR="00083C63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  <w:p w14:paraId="1FA81DCD" w14:textId="5BF0210B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0F8BF69A" w14:textId="56A6D20C" w:rsidR="00CA07EE" w:rsidRDefault="00B33EBB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12326D" w:rsidRPr="001C197F" w14:paraId="618AE75F" w14:textId="77777777" w:rsidTr="009240C1">
        <w:trPr>
          <w:trHeight w:val="22"/>
        </w:trPr>
        <w:tc>
          <w:tcPr>
            <w:tcW w:w="1615" w:type="dxa"/>
            <w:vMerge/>
          </w:tcPr>
          <w:p w14:paraId="58E96043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C1EC0D0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672615C9" w14:textId="77242BB8" w:rsidR="00CA07EE" w:rsidRDefault="00B33EBB" w:rsidP="001C197F">
            <w:pPr>
              <w:jc w:val="center"/>
            </w:pPr>
            <w:r>
              <w:t>3-epiursolic acid</w:t>
            </w:r>
            <w:r w:rsidR="00083C63">
              <w:fldChar w:fldCharType="begin" w:fldLock="1"/>
            </w:r>
            <w:r w:rsidR="00083C63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  <w:p w14:paraId="12D79035" w14:textId="316ABECA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72C3EDE9" w14:textId="7DAFE533" w:rsidR="00CA07EE" w:rsidRDefault="00B33EBB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7163177</w:t>
            </w:r>
          </w:p>
        </w:tc>
      </w:tr>
      <w:tr w:rsidR="0012326D" w:rsidRPr="001C197F" w14:paraId="073847B2" w14:textId="77777777" w:rsidTr="009240C1">
        <w:trPr>
          <w:trHeight w:val="22"/>
        </w:trPr>
        <w:tc>
          <w:tcPr>
            <w:tcW w:w="1615" w:type="dxa"/>
            <w:vMerge/>
          </w:tcPr>
          <w:p w14:paraId="28DB1EB9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793678AB" w14:textId="77777777" w:rsidR="00CA07EE" w:rsidRPr="001C197F" w:rsidRDefault="00CA07E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2220A627" w14:textId="1D99C8B6" w:rsidR="00CA07EE" w:rsidRDefault="00B33EBB" w:rsidP="001C197F">
            <w:pPr>
              <w:jc w:val="center"/>
            </w:pPr>
            <w:r>
              <w:t>3-epioleanolic acid</w:t>
            </w:r>
            <w:r w:rsidR="00083C63">
              <w:fldChar w:fldCharType="begin" w:fldLock="1"/>
            </w:r>
            <w:r w:rsidR="00083C63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  <w:p w14:paraId="39C033AE" w14:textId="3B1EA805" w:rsidR="00B33EBB" w:rsidRDefault="00B33EBB" w:rsidP="001C197F">
            <w:pPr>
              <w:jc w:val="center"/>
            </w:pPr>
          </w:p>
        </w:tc>
        <w:tc>
          <w:tcPr>
            <w:tcW w:w="2065" w:type="dxa"/>
          </w:tcPr>
          <w:p w14:paraId="1D8B61EB" w14:textId="47539E1D" w:rsidR="00CA07EE" w:rsidRDefault="00B33EBB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869658</w:t>
            </w:r>
          </w:p>
        </w:tc>
      </w:tr>
      <w:tr w:rsidR="0012326D" w:rsidRPr="001C197F" w14:paraId="29DF539A" w14:textId="77777777" w:rsidTr="00B33EBB">
        <w:trPr>
          <w:trHeight w:val="620"/>
        </w:trPr>
        <w:tc>
          <w:tcPr>
            <w:tcW w:w="1615" w:type="dxa"/>
            <w:vMerge/>
          </w:tcPr>
          <w:p w14:paraId="15232A8B" w14:textId="77777777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123D6CA" w14:textId="77777777" w:rsidR="00B33EBB" w:rsidRPr="001C197F" w:rsidRDefault="00B33EBB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6F3B103" w14:textId="35CB3BDC" w:rsidR="00B33EBB" w:rsidRDefault="00B33EBB" w:rsidP="001C197F">
            <w:pPr>
              <w:jc w:val="center"/>
            </w:pPr>
            <w:r>
              <w:t>beta-sitosterol-D- glucoside</w:t>
            </w:r>
            <w:r w:rsidR="00083C63">
              <w:fldChar w:fldCharType="begin" w:fldLock="1"/>
            </w:r>
            <w:r w:rsidR="00E16DB0">
              <w:instrText>ADDIN CSL_CITATION {"citationItems":[{"id":"ITEM-1","itemData":{"author":[{"dropping-particle":"","family":"Deepak","given":"Mundkinajeddu","non-dropping-particle":"","parse-names":false,"suffix":""},{"dropping-particle":"","family":"Handa","given":"Sukhdev Swami","non-dropping-particle":"","parse-names":false,"suffix":""}],"container-title":"Phytotherapy Research","id":"ITEM-1","issued":{"date-parts":[["2000"]]},"page":"463-465","title":"Antiinflammatory Activity and Chemical Composition of Extracts of Verbena officinalis","type":"article-journal","volume":"14"},"uris":["http://www.mendeley.com/documents/?uuid=6b2ea36f-f0e6-49f6-a3de-5178ebfdcaac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083C63">
              <w:fldChar w:fldCharType="separate"/>
            </w:r>
            <w:r w:rsidR="00083C63" w:rsidRPr="00083C63">
              <w:rPr>
                <w:noProof/>
                <w:vertAlign w:val="superscript"/>
              </w:rPr>
              <w:t>10</w:t>
            </w:r>
            <w:r w:rsidR="00083C63">
              <w:fldChar w:fldCharType="end"/>
            </w:r>
          </w:p>
        </w:tc>
        <w:tc>
          <w:tcPr>
            <w:tcW w:w="2065" w:type="dxa"/>
          </w:tcPr>
          <w:p w14:paraId="5DDAB1AE" w14:textId="6E9A10CC" w:rsidR="00B33EBB" w:rsidRDefault="00B33EBB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9060</w:t>
            </w:r>
          </w:p>
        </w:tc>
      </w:tr>
      <w:tr w:rsidR="0012326D" w:rsidRPr="001C197F" w14:paraId="634E57FC" w14:textId="77777777" w:rsidTr="002B5E0E">
        <w:trPr>
          <w:trHeight w:val="66"/>
        </w:trPr>
        <w:tc>
          <w:tcPr>
            <w:tcW w:w="1615" w:type="dxa"/>
            <w:vMerge w:val="restart"/>
          </w:tcPr>
          <w:p w14:paraId="664A9CC1" w14:textId="1F8A7605" w:rsidR="002B5E0E" w:rsidRPr="001C197F" w:rsidRDefault="002B5E0E" w:rsidP="001C197F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4</w:t>
            </w:r>
          </w:p>
        </w:tc>
        <w:tc>
          <w:tcPr>
            <w:tcW w:w="2610" w:type="dxa"/>
            <w:vMerge w:val="restart"/>
          </w:tcPr>
          <w:p w14:paraId="576C965E" w14:textId="5A067BDD" w:rsidR="002B5E0E" w:rsidRPr="001C197F" w:rsidRDefault="002B5E0E" w:rsidP="001C197F">
            <w:pPr>
              <w:jc w:val="center"/>
              <w:rPr>
                <w:rFonts w:cstheme="minorHAnsi"/>
              </w:rPr>
            </w:pPr>
            <w:r w:rsidRPr="002B5E0E">
              <w:rPr>
                <w:i/>
                <w:iCs/>
              </w:rPr>
              <w:t xml:space="preserve">Vernonia </w:t>
            </w:r>
            <w:proofErr w:type="spellStart"/>
            <w:r w:rsidRPr="002B5E0E">
              <w:rPr>
                <w:i/>
                <w:iCs/>
              </w:rPr>
              <w:t>parishii</w:t>
            </w:r>
            <w:proofErr w:type="spellEnd"/>
            <w:r>
              <w:t xml:space="preserve"> Hook. F.</w:t>
            </w:r>
          </w:p>
        </w:tc>
        <w:tc>
          <w:tcPr>
            <w:tcW w:w="3060" w:type="dxa"/>
          </w:tcPr>
          <w:p w14:paraId="184E297A" w14:textId="64AE6AE9" w:rsidR="002B5E0E" w:rsidRDefault="000649A9" w:rsidP="001C197F">
            <w:pPr>
              <w:jc w:val="center"/>
            </w:pPr>
            <w:r>
              <w:t>D</w:t>
            </w:r>
            <w:r w:rsidR="002B5E0E">
              <w:t>ihydroactinolide</w:t>
            </w:r>
            <w:r w:rsidR="00E16DB0">
              <w:fldChar w:fldCharType="begin" w:fldLock="1"/>
            </w:r>
            <w:r w:rsidR="00E16DB0">
              <w:instrText>ADDIN CSL_CITATION {"citationItems":[{"id":"ITEM-1","itemData":{"DOI":"10.1007/s10600-020-02963-x","author":[{"dropping-particle":"","family":"Xiao","given":"Yongzhen","non-dropping-particle":"","parse-names":false,"suffix":""},{"dropping-particle":"","family":"Zhu","given":"Shenglan","non-dropping-particle":"","parse-names":false,"suffix":""},{"dropping-particle":"","family":"Wu","given":"Guojing","non-dropping-particle":"","parse-names":false,"suffix":""}],"container-title":"Chemistry of Natural Compounds","id":"ITEM-1","issue":"1","issued":{"date-parts":[["2020"]]},"page":"118-119","title":"Chemical Constituents of Vernonia parishii","type":"article-journal","volume":"56"},"uris":["http://www.mendeley.com/documents/?uuid=f0685447-d9f7-4fcc-b2a5-2d51e173a6ad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E16DB0">
              <w:fldChar w:fldCharType="separate"/>
            </w:r>
            <w:r w:rsidR="00E16DB0" w:rsidRPr="00E16DB0">
              <w:rPr>
                <w:noProof/>
                <w:vertAlign w:val="superscript"/>
              </w:rPr>
              <w:t>11</w:t>
            </w:r>
            <w:r w:rsidR="00E16DB0">
              <w:fldChar w:fldCharType="end"/>
            </w:r>
          </w:p>
          <w:p w14:paraId="7BD17075" w14:textId="3D203997" w:rsidR="000649A9" w:rsidRDefault="000649A9" w:rsidP="001C197F">
            <w:pPr>
              <w:jc w:val="center"/>
            </w:pPr>
          </w:p>
        </w:tc>
        <w:tc>
          <w:tcPr>
            <w:tcW w:w="2065" w:type="dxa"/>
          </w:tcPr>
          <w:p w14:paraId="2CD43051" w14:textId="542A328E" w:rsidR="002B5E0E" w:rsidRDefault="002B5E0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7209</w:t>
            </w:r>
          </w:p>
        </w:tc>
      </w:tr>
      <w:tr w:rsidR="0012326D" w:rsidRPr="001C197F" w14:paraId="3D5F437A" w14:textId="77777777" w:rsidTr="00B33EBB">
        <w:trPr>
          <w:trHeight w:val="62"/>
        </w:trPr>
        <w:tc>
          <w:tcPr>
            <w:tcW w:w="1615" w:type="dxa"/>
            <w:vMerge/>
          </w:tcPr>
          <w:p w14:paraId="1BFAD388" w14:textId="77777777" w:rsidR="002B5E0E" w:rsidRPr="001C197F" w:rsidRDefault="002B5E0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0091C806" w14:textId="77777777" w:rsidR="002B5E0E" w:rsidRPr="001C197F" w:rsidRDefault="002B5E0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5035DB05" w14:textId="161ED62C" w:rsidR="002B5E0E" w:rsidRDefault="000649A9" w:rsidP="001C197F">
            <w:pPr>
              <w:jc w:val="center"/>
            </w:pPr>
            <w:r>
              <w:t>H</w:t>
            </w:r>
            <w:r w:rsidR="002B5E0E">
              <w:t>ydroxydihydrobovolide</w:t>
            </w:r>
            <w:r w:rsidR="00E16DB0">
              <w:fldChar w:fldCharType="begin" w:fldLock="1"/>
            </w:r>
            <w:r w:rsidR="00E16DB0">
              <w:instrText>ADDIN CSL_CITATION {"citationItems":[{"id":"ITEM-1","itemData":{"DOI":"10.1007/s10600-020-02963-x","author":[{"dropping-particle":"","family":"Xiao","given":"Yongzhen","non-dropping-particle":"","parse-names":false,"suffix":""},{"dropping-particle":"","family":"Zhu","given":"Shenglan","non-dropping-particle":"","parse-names":false,"suffix":""},{"dropping-particle":"","family":"Wu","given":"Guojing","non-dropping-particle":"","parse-names":false,"suffix":""}],"container-title":"Chemistry of Natural Compounds","id":"ITEM-1","issue":"1","issued":{"date-parts":[["2020"]]},"page":"118-119","title":"Chemical Constituents of Vernonia parishii","type":"article-journal","volume":"56"},"uris":["http://www.mendeley.com/documents/?uuid=f0685447-d9f7-4fcc-b2a5-2d51e173a6ad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E16DB0">
              <w:fldChar w:fldCharType="separate"/>
            </w:r>
            <w:r w:rsidR="00E16DB0" w:rsidRPr="00E16DB0">
              <w:rPr>
                <w:noProof/>
                <w:vertAlign w:val="superscript"/>
              </w:rPr>
              <w:t>11</w:t>
            </w:r>
            <w:r w:rsidR="00E16DB0">
              <w:fldChar w:fldCharType="end"/>
            </w:r>
          </w:p>
          <w:p w14:paraId="73B349D2" w14:textId="3D931FC0" w:rsidR="000649A9" w:rsidRDefault="000649A9" w:rsidP="001C197F">
            <w:pPr>
              <w:jc w:val="center"/>
            </w:pPr>
          </w:p>
        </w:tc>
        <w:tc>
          <w:tcPr>
            <w:tcW w:w="2065" w:type="dxa"/>
          </w:tcPr>
          <w:p w14:paraId="4023ED9C" w14:textId="54D39DE6" w:rsidR="002B5E0E" w:rsidRDefault="002B5E0E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328789</w:t>
            </w:r>
          </w:p>
        </w:tc>
      </w:tr>
      <w:tr w:rsidR="0012326D" w:rsidRPr="001C197F" w14:paraId="307E8B4E" w14:textId="77777777" w:rsidTr="00B33EBB">
        <w:trPr>
          <w:trHeight w:val="62"/>
        </w:trPr>
        <w:tc>
          <w:tcPr>
            <w:tcW w:w="1615" w:type="dxa"/>
            <w:vMerge/>
          </w:tcPr>
          <w:p w14:paraId="0AAC75F1" w14:textId="77777777" w:rsidR="002B5E0E" w:rsidRPr="001C197F" w:rsidRDefault="002B5E0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15355121" w14:textId="77777777" w:rsidR="002B5E0E" w:rsidRPr="001C197F" w:rsidRDefault="002B5E0E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0AF39476" w14:textId="4A0722DA" w:rsidR="002B5E0E" w:rsidRDefault="002B5E0E" w:rsidP="001C197F">
            <w:pPr>
              <w:jc w:val="center"/>
            </w:pPr>
            <w:r>
              <w:t>(+)-</w:t>
            </w:r>
            <w:r w:rsidR="000649A9">
              <w:t>D</w:t>
            </w:r>
            <w:r>
              <w:t>ehydrovomifoliol</w:t>
            </w:r>
            <w:r w:rsidR="00E16DB0">
              <w:fldChar w:fldCharType="begin" w:fldLock="1"/>
            </w:r>
            <w:r w:rsidR="00E16DB0">
              <w:instrText>ADDIN CSL_CITATION {"citationItems":[{"id":"ITEM-1","itemData":{"DOI":"10.1007/s10600-020-02963-x","author":[{"dropping-particle":"","family":"Xiao","given":"Yongzhen","non-dropping-particle":"","parse-names":false,"suffix":""},{"dropping-particle":"","family":"Zhu","given":"Shenglan","non-dropping-particle":"","parse-names":false,"suffix":""},{"dropping-particle":"","family":"Wu","given":"Guojing","non-dropping-particle":"","parse-names":false,"suffix":""}],"container-title":"Chemistry of Natural Compounds","id":"ITEM-1","issue":"1","issued":{"date-parts":[["2020"]]},"page":"118-119","title":"Chemical Constituents of Vernonia parishii","type":"article-journal","volume":"56"},"uris":["http://www.mendeley.com/documents/?uuid=f0685447-d9f7-4fcc-b2a5-2d51e173a6ad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E16DB0">
              <w:fldChar w:fldCharType="separate"/>
            </w:r>
            <w:r w:rsidR="00E16DB0" w:rsidRPr="00E16DB0">
              <w:rPr>
                <w:noProof/>
                <w:vertAlign w:val="superscript"/>
              </w:rPr>
              <w:t>11</w:t>
            </w:r>
            <w:r w:rsidR="00E16DB0">
              <w:fldChar w:fldCharType="end"/>
            </w:r>
          </w:p>
          <w:p w14:paraId="397629C4" w14:textId="6839C2D0" w:rsidR="000649A9" w:rsidRDefault="000649A9" w:rsidP="001C197F">
            <w:pPr>
              <w:jc w:val="center"/>
            </w:pPr>
          </w:p>
        </w:tc>
        <w:tc>
          <w:tcPr>
            <w:tcW w:w="2065" w:type="dxa"/>
          </w:tcPr>
          <w:p w14:paraId="052D28B0" w14:textId="4AEB67F8" w:rsidR="002B5E0E" w:rsidRDefault="00D027A9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8492</w:t>
            </w:r>
          </w:p>
        </w:tc>
      </w:tr>
      <w:tr w:rsidR="0012326D" w:rsidRPr="001C197F" w14:paraId="7E4FF59F" w14:textId="77777777" w:rsidTr="000649A9">
        <w:trPr>
          <w:trHeight w:val="557"/>
        </w:trPr>
        <w:tc>
          <w:tcPr>
            <w:tcW w:w="1615" w:type="dxa"/>
            <w:vMerge/>
          </w:tcPr>
          <w:p w14:paraId="01B2FEFD" w14:textId="77777777" w:rsidR="000649A9" w:rsidRPr="001C197F" w:rsidRDefault="000649A9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2610" w:type="dxa"/>
            <w:vMerge/>
          </w:tcPr>
          <w:p w14:paraId="4AECE69C" w14:textId="77777777" w:rsidR="000649A9" w:rsidRPr="001C197F" w:rsidRDefault="000649A9" w:rsidP="001C197F">
            <w:pPr>
              <w:jc w:val="center"/>
              <w:rPr>
                <w:rFonts w:cstheme="minorHAnsi"/>
              </w:rPr>
            </w:pPr>
          </w:p>
        </w:tc>
        <w:tc>
          <w:tcPr>
            <w:tcW w:w="3060" w:type="dxa"/>
          </w:tcPr>
          <w:p w14:paraId="7D57B913" w14:textId="5BB631EE" w:rsidR="000649A9" w:rsidRDefault="000649A9" w:rsidP="001C197F">
            <w:pPr>
              <w:jc w:val="center"/>
            </w:pPr>
            <w:r>
              <w:t>(–)-Loliolide</w:t>
            </w:r>
            <w:r w:rsidR="00E16DB0">
              <w:fldChar w:fldCharType="begin" w:fldLock="1"/>
            </w:r>
            <w:r w:rsidR="00E16DB0">
              <w:instrText>ADDIN CSL_CITATION {"citationItems":[{"id":"ITEM-1","itemData":{"DOI":"10.1007/s10600-020-02963-x","author":[{"dropping-particle":"","family":"Xiao","given":"Yongzhen","non-dropping-particle":"","parse-names":false,"suffix":""},{"dropping-particle":"","family":"Zhu","given":"Shenglan","non-dropping-particle":"","parse-names":false,"suffix":""},{"dropping-particle":"","family":"Wu","given":"Guojing","non-dropping-particle":"","parse-names":false,"suffix":""}],"container-title":"Chemistry of Natural Compounds","id":"ITEM-1","issue":"1","issued":{"date-parts":[["2020"]]},"page":"118-119","title":"Chemical Constituents of Vernonia parishii","type":"article-journal","volume":"56"},"uris":["http://www.mendeley.com/documents/?uuid=f0685447-d9f7-4fcc-b2a5-2d51e173a6ad"]}],"mendeley":{"formattedCitation":"&lt;sup&gt;11&lt;/sup&gt;","plainTextFormattedCitation":"11"},"properties":{"noteIndex":0},"schema":"https://github.com/citation-style-language/schema/raw/master/csl-citation.json"}</w:instrText>
            </w:r>
            <w:r w:rsidR="00E16DB0">
              <w:fldChar w:fldCharType="separate"/>
            </w:r>
            <w:r w:rsidR="00E16DB0" w:rsidRPr="00E16DB0">
              <w:rPr>
                <w:noProof/>
                <w:vertAlign w:val="superscript"/>
              </w:rPr>
              <w:t>11</w:t>
            </w:r>
            <w:r w:rsidR="00E16DB0">
              <w:fldChar w:fldCharType="end"/>
            </w:r>
          </w:p>
        </w:tc>
        <w:tc>
          <w:tcPr>
            <w:tcW w:w="2065" w:type="dxa"/>
          </w:tcPr>
          <w:p w14:paraId="29640CE8" w14:textId="1FA3F504" w:rsidR="000649A9" w:rsidRDefault="000649A9" w:rsidP="001C197F">
            <w:pPr>
              <w:jc w:val="center"/>
              <w:rPr>
                <w:rFonts w:ascii="Segoe UI" w:hAnsi="Segoe UI" w:cs="Segoe UI"/>
                <w:color w:val="212121"/>
                <w:shd w:val="clear" w:color="auto" w:fill="FFFFFF"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0332</w:t>
            </w:r>
          </w:p>
        </w:tc>
      </w:tr>
    </w:tbl>
    <w:p w14:paraId="584B2CF4" w14:textId="7D780221" w:rsidR="00892462" w:rsidRDefault="00892462">
      <w:pPr>
        <w:rPr>
          <w:rFonts w:cstheme="minorHAnsi"/>
        </w:rPr>
      </w:pPr>
    </w:p>
    <w:p w14:paraId="7FF6AC8F" w14:textId="3546F0BF" w:rsidR="00C30BC2" w:rsidRDefault="00C30BC2">
      <w:pPr>
        <w:rPr>
          <w:rFonts w:cstheme="minorHAnsi"/>
        </w:rPr>
      </w:pPr>
    </w:p>
    <w:p w14:paraId="7D8EA088" w14:textId="6D147B6A" w:rsidR="00C30BC2" w:rsidRDefault="00C30BC2">
      <w:pPr>
        <w:rPr>
          <w:rFonts w:cstheme="minorHAnsi"/>
          <w:b/>
          <w:bCs/>
        </w:rPr>
      </w:pPr>
      <w:r w:rsidRPr="00C30BC2">
        <w:rPr>
          <w:rFonts w:cstheme="minorHAnsi"/>
          <w:b/>
          <w:bCs/>
        </w:rPr>
        <w:t>REFERENCE</w:t>
      </w:r>
    </w:p>
    <w:p w14:paraId="1EBE70BB" w14:textId="1E3918FA" w:rsidR="00E16DB0" w:rsidRPr="00E16DB0" w:rsidRDefault="00C30BC2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rFonts w:cstheme="minorHAnsi"/>
          <w:b/>
          <w:bCs/>
        </w:rPr>
        <w:fldChar w:fldCharType="begin" w:fldLock="1"/>
      </w:r>
      <w:r>
        <w:rPr>
          <w:rFonts w:cstheme="minorHAnsi"/>
          <w:b/>
          <w:bCs/>
        </w:rPr>
        <w:instrText xml:space="preserve">ADDIN Mendeley Bibliography CSL_BIBLIOGRAPHY </w:instrText>
      </w:r>
      <w:r>
        <w:rPr>
          <w:rFonts w:cstheme="minorHAnsi"/>
          <w:b/>
          <w:bCs/>
        </w:rPr>
        <w:fldChar w:fldCharType="separate"/>
      </w:r>
      <w:r w:rsidR="00E16DB0" w:rsidRPr="00E16DB0">
        <w:rPr>
          <w:rFonts w:ascii="Calibri" w:hAnsi="Calibri" w:cs="Calibri"/>
          <w:noProof/>
          <w:szCs w:val="24"/>
        </w:rPr>
        <w:t>1.</w:t>
      </w:r>
      <w:r w:rsidR="00E16DB0" w:rsidRPr="00E16DB0">
        <w:rPr>
          <w:rFonts w:ascii="Calibri" w:hAnsi="Calibri" w:cs="Calibri"/>
          <w:noProof/>
          <w:szCs w:val="24"/>
        </w:rPr>
        <w:tab/>
        <w:t xml:space="preserve">Zhang, Y., Liu, J., Guo, Z., Li, X. &amp; Wang, M. Chemical constituents from Urtica fissa stem and their inhibitory effects on α-glucosidase activity. </w:t>
      </w:r>
      <w:r w:rsidR="00E16DB0" w:rsidRPr="00E16DB0">
        <w:rPr>
          <w:rFonts w:ascii="Calibri" w:hAnsi="Calibri" w:cs="Calibri"/>
          <w:i/>
          <w:iCs/>
          <w:noProof/>
          <w:szCs w:val="24"/>
        </w:rPr>
        <w:t>Nat. Prod. Res.</w:t>
      </w:r>
      <w:r w:rsidR="00E16DB0" w:rsidRPr="00E16DB0">
        <w:rPr>
          <w:rFonts w:ascii="Calibri" w:hAnsi="Calibri" w:cs="Calibri"/>
          <w:noProof/>
          <w:szCs w:val="24"/>
        </w:rPr>
        <w:t xml:space="preserve"> </w:t>
      </w:r>
      <w:r w:rsidR="00E16DB0" w:rsidRPr="00E16DB0">
        <w:rPr>
          <w:rFonts w:ascii="Calibri" w:hAnsi="Calibri" w:cs="Calibri"/>
          <w:b/>
          <w:bCs/>
          <w:noProof/>
          <w:szCs w:val="24"/>
        </w:rPr>
        <w:t>0</w:t>
      </w:r>
      <w:r w:rsidR="00E16DB0" w:rsidRPr="00E16DB0">
        <w:rPr>
          <w:rFonts w:ascii="Calibri" w:hAnsi="Calibri" w:cs="Calibri"/>
          <w:noProof/>
          <w:szCs w:val="24"/>
        </w:rPr>
        <w:t>, 1–7 (2019).</w:t>
      </w:r>
    </w:p>
    <w:p w14:paraId="0AF76DFC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2.</w:t>
      </w:r>
      <w:r w:rsidRPr="00E16DB0">
        <w:rPr>
          <w:rFonts w:ascii="Calibri" w:hAnsi="Calibri" w:cs="Calibri"/>
          <w:noProof/>
          <w:szCs w:val="24"/>
        </w:rPr>
        <w:tab/>
        <w:t xml:space="preserve">Wang, M. Y. </w:t>
      </w:r>
      <w:r w:rsidRPr="00E16DB0">
        <w:rPr>
          <w:rFonts w:ascii="Calibri" w:hAnsi="Calibri" w:cs="Calibri"/>
          <w:i/>
          <w:iCs/>
          <w:noProof/>
          <w:szCs w:val="24"/>
        </w:rPr>
        <w:t>et al.</w:t>
      </w:r>
      <w:r w:rsidRPr="00E16DB0">
        <w:rPr>
          <w:rFonts w:ascii="Calibri" w:hAnsi="Calibri" w:cs="Calibri"/>
          <w:noProof/>
          <w:szCs w:val="24"/>
        </w:rPr>
        <w:t xml:space="preserve"> The chemical constituents from Urtica fissa leaves. </w:t>
      </w:r>
      <w:r w:rsidRPr="00E16DB0">
        <w:rPr>
          <w:rFonts w:ascii="Calibri" w:hAnsi="Calibri" w:cs="Calibri"/>
          <w:i/>
          <w:iCs/>
          <w:noProof/>
          <w:szCs w:val="24"/>
        </w:rPr>
        <w:t>J. Asian Nat. Prod. Res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20</w:t>
      </w:r>
      <w:r w:rsidRPr="00E16DB0">
        <w:rPr>
          <w:rFonts w:ascii="Calibri" w:hAnsi="Calibri" w:cs="Calibri"/>
          <w:noProof/>
          <w:szCs w:val="24"/>
        </w:rPr>
        <w:t>, 709–718 (2018).</w:t>
      </w:r>
    </w:p>
    <w:p w14:paraId="51430AED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3.</w:t>
      </w:r>
      <w:r w:rsidRPr="00E16DB0">
        <w:rPr>
          <w:rFonts w:ascii="Calibri" w:hAnsi="Calibri" w:cs="Calibri"/>
          <w:noProof/>
          <w:szCs w:val="24"/>
        </w:rPr>
        <w:tab/>
        <w:t xml:space="preserve">Assaf, H. K., Nafady, A. M., Allam, A. E., Hamed, A. N. E. &amp; Kamel, M. S. Phytochemistry and biological activity of family " Urticaceae ": a review ( 1957- 2019 ). </w:t>
      </w:r>
      <w:r w:rsidRPr="00E16DB0">
        <w:rPr>
          <w:rFonts w:ascii="Calibri" w:hAnsi="Calibri" w:cs="Calibri"/>
          <w:i/>
          <w:iCs/>
          <w:noProof/>
          <w:szCs w:val="24"/>
        </w:rPr>
        <w:t>J. Adv. Biomed. Pharm. Sci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3</w:t>
      </w:r>
      <w:r w:rsidRPr="00E16DB0">
        <w:rPr>
          <w:rFonts w:ascii="Calibri" w:hAnsi="Calibri" w:cs="Calibri"/>
          <w:noProof/>
          <w:szCs w:val="24"/>
        </w:rPr>
        <w:t>, 150–176 (2020).</w:t>
      </w:r>
    </w:p>
    <w:p w14:paraId="140710A6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4.</w:t>
      </w:r>
      <w:r w:rsidRPr="00E16DB0">
        <w:rPr>
          <w:rFonts w:ascii="Calibri" w:hAnsi="Calibri" w:cs="Calibri"/>
          <w:noProof/>
          <w:szCs w:val="24"/>
        </w:rPr>
        <w:tab/>
        <w:t xml:space="preserve">Verma, R. K. </w:t>
      </w:r>
      <w:r w:rsidRPr="00E16DB0">
        <w:rPr>
          <w:rFonts w:ascii="Calibri" w:hAnsi="Calibri" w:cs="Calibri"/>
          <w:i/>
          <w:iCs/>
          <w:noProof/>
          <w:szCs w:val="24"/>
        </w:rPr>
        <w:t>et al.</w:t>
      </w:r>
      <w:r w:rsidRPr="00E16DB0">
        <w:rPr>
          <w:rFonts w:ascii="Calibri" w:hAnsi="Calibri" w:cs="Calibri"/>
          <w:noProof/>
          <w:szCs w:val="24"/>
        </w:rPr>
        <w:t xml:space="preserve"> Chemical Diversity in the Essential Oil of Indian Valerian ( Valeriana jatamansi Jones ). </w:t>
      </w:r>
      <w:r w:rsidRPr="00E16DB0">
        <w:rPr>
          <w:rFonts w:ascii="Calibri" w:hAnsi="Calibri" w:cs="Calibri"/>
          <w:i/>
          <w:iCs/>
          <w:noProof/>
          <w:szCs w:val="24"/>
        </w:rPr>
        <w:t>Chem. Biodivers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8</w:t>
      </w:r>
      <w:r w:rsidRPr="00E16DB0">
        <w:rPr>
          <w:rFonts w:ascii="Calibri" w:hAnsi="Calibri" w:cs="Calibri"/>
          <w:noProof/>
          <w:szCs w:val="24"/>
        </w:rPr>
        <w:t>, 1921–1929 (2011).</w:t>
      </w:r>
    </w:p>
    <w:p w14:paraId="6E166F04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5.</w:t>
      </w:r>
      <w:r w:rsidRPr="00E16DB0">
        <w:rPr>
          <w:rFonts w:ascii="Calibri" w:hAnsi="Calibri" w:cs="Calibri"/>
          <w:noProof/>
          <w:szCs w:val="24"/>
        </w:rPr>
        <w:tab/>
        <w:t xml:space="preserve">Liu, X. C., Zhou, L. &amp; Liu, Z. L. Identification of Insecticidal Constituents from the Essential Oil of Valeriana jatamansi Jones against Liposcelis bostrychophila Badonnel. </w:t>
      </w:r>
      <w:r w:rsidRPr="00E16DB0">
        <w:rPr>
          <w:rFonts w:ascii="Calibri" w:hAnsi="Calibri" w:cs="Calibri"/>
          <w:i/>
          <w:iCs/>
          <w:noProof/>
          <w:szCs w:val="24"/>
        </w:rPr>
        <w:t>J. Chem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2013</w:t>
      </w:r>
      <w:r w:rsidRPr="00E16DB0">
        <w:rPr>
          <w:rFonts w:ascii="Calibri" w:hAnsi="Calibri" w:cs="Calibri"/>
          <w:noProof/>
          <w:szCs w:val="24"/>
        </w:rPr>
        <w:t>, 1–7 (2013).</w:t>
      </w:r>
    </w:p>
    <w:p w14:paraId="6DADEDED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6.</w:t>
      </w:r>
      <w:r w:rsidRPr="00E16DB0">
        <w:rPr>
          <w:rFonts w:ascii="Calibri" w:hAnsi="Calibri" w:cs="Calibri"/>
          <w:noProof/>
          <w:szCs w:val="24"/>
        </w:rPr>
        <w:tab/>
        <w:t xml:space="preserve">Raina, A. P. &amp; Negi, K. Essential Oil Composition of Valeriana Jatamansi Jones from Himalayan Regions of India. </w:t>
      </w:r>
      <w:r w:rsidRPr="00E16DB0">
        <w:rPr>
          <w:rFonts w:ascii="Calibri" w:hAnsi="Calibri" w:cs="Calibri"/>
          <w:i/>
          <w:iCs/>
          <w:noProof/>
          <w:szCs w:val="24"/>
        </w:rPr>
        <w:t>Indian J. Pharm. Sci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77</w:t>
      </w:r>
      <w:r w:rsidRPr="00E16DB0">
        <w:rPr>
          <w:rFonts w:ascii="Calibri" w:hAnsi="Calibri" w:cs="Calibri"/>
          <w:noProof/>
          <w:szCs w:val="24"/>
        </w:rPr>
        <w:t>, 10–15 (2015).</w:t>
      </w:r>
    </w:p>
    <w:p w14:paraId="448D9881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7.</w:t>
      </w:r>
      <w:r w:rsidRPr="00E16DB0">
        <w:rPr>
          <w:rFonts w:ascii="Calibri" w:hAnsi="Calibri" w:cs="Calibri"/>
          <w:noProof/>
          <w:szCs w:val="24"/>
        </w:rPr>
        <w:tab/>
        <w:t xml:space="preserve">Agnihotri, S., Wakode, S. &amp; Ali, M. Chemical composition, antimicrobial and topical anti-inflammatory activity of valeriana jatamansi jones. essential oil. </w:t>
      </w:r>
      <w:r w:rsidRPr="00E16DB0">
        <w:rPr>
          <w:rFonts w:ascii="Calibri" w:hAnsi="Calibri" w:cs="Calibri"/>
          <w:i/>
          <w:iCs/>
          <w:noProof/>
          <w:szCs w:val="24"/>
        </w:rPr>
        <w:t>J. Essent. Oil-Bearing Plants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14</w:t>
      </w:r>
      <w:r w:rsidRPr="00E16DB0">
        <w:rPr>
          <w:rFonts w:ascii="Calibri" w:hAnsi="Calibri" w:cs="Calibri"/>
          <w:noProof/>
          <w:szCs w:val="24"/>
        </w:rPr>
        <w:t>, 417–422 (2011).</w:t>
      </w:r>
    </w:p>
    <w:p w14:paraId="07206D00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8.</w:t>
      </w:r>
      <w:r w:rsidRPr="00E16DB0">
        <w:rPr>
          <w:rFonts w:ascii="Calibri" w:hAnsi="Calibri" w:cs="Calibri"/>
          <w:noProof/>
          <w:szCs w:val="24"/>
        </w:rPr>
        <w:tab/>
        <w:t xml:space="preserve">Dc, D. D. </w:t>
      </w:r>
      <w:r w:rsidRPr="00E16DB0">
        <w:rPr>
          <w:rFonts w:ascii="Calibri" w:hAnsi="Calibri" w:cs="Calibri"/>
          <w:i/>
          <w:iCs/>
          <w:noProof/>
          <w:szCs w:val="24"/>
        </w:rPr>
        <w:t>et al.</w:t>
      </w:r>
      <w:r w:rsidRPr="00E16DB0">
        <w:rPr>
          <w:rFonts w:ascii="Calibri" w:hAnsi="Calibri" w:cs="Calibri"/>
          <w:noProof/>
          <w:szCs w:val="24"/>
        </w:rPr>
        <w:t xml:space="preserve"> Comparative and Functional Screening of Three Species Traditionally used as Antidepressants : </w:t>
      </w:r>
      <w:r w:rsidRPr="00E16DB0">
        <w:rPr>
          <w:rFonts w:ascii="Calibri" w:hAnsi="Calibri" w:cs="Calibri"/>
          <w:i/>
          <w:iCs/>
          <w:noProof/>
          <w:szCs w:val="24"/>
        </w:rPr>
        <w:t>Plants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9</w:t>
      </w:r>
      <w:r w:rsidRPr="00E16DB0">
        <w:rPr>
          <w:rFonts w:ascii="Calibri" w:hAnsi="Calibri" w:cs="Calibri"/>
          <w:noProof/>
          <w:szCs w:val="24"/>
        </w:rPr>
        <w:t>, 1–27 (2020).</w:t>
      </w:r>
    </w:p>
    <w:p w14:paraId="02024E34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9.</w:t>
      </w:r>
      <w:r w:rsidRPr="00E16DB0">
        <w:rPr>
          <w:rFonts w:ascii="Calibri" w:hAnsi="Calibri" w:cs="Calibri"/>
          <w:noProof/>
          <w:szCs w:val="24"/>
        </w:rPr>
        <w:tab/>
        <w:t xml:space="preserve">Rehecho, S., Hidalgo, O., Cirano, M. G. De, Navarro, I. &amp; Astiasarán, I. Chemical composition , mineral content and antioxidant activity of Verbena officinalis L. </w:t>
      </w:r>
      <w:r w:rsidRPr="00E16DB0">
        <w:rPr>
          <w:rFonts w:ascii="Calibri" w:hAnsi="Calibri" w:cs="Calibri"/>
          <w:i/>
          <w:iCs/>
          <w:noProof/>
          <w:szCs w:val="24"/>
        </w:rPr>
        <w:t>Food Sci. Technol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44</w:t>
      </w:r>
      <w:r w:rsidRPr="00E16DB0">
        <w:rPr>
          <w:rFonts w:ascii="Calibri" w:hAnsi="Calibri" w:cs="Calibri"/>
          <w:noProof/>
          <w:szCs w:val="24"/>
        </w:rPr>
        <w:t>, 875–882 (2011).</w:t>
      </w:r>
    </w:p>
    <w:p w14:paraId="2D7ED305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E16DB0">
        <w:rPr>
          <w:rFonts w:ascii="Calibri" w:hAnsi="Calibri" w:cs="Calibri"/>
          <w:noProof/>
          <w:szCs w:val="24"/>
        </w:rPr>
        <w:t>10.</w:t>
      </w:r>
      <w:r w:rsidRPr="00E16DB0">
        <w:rPr>
          <w:rFonts w:ascii="Calibri" w:hAnsi="Calibri" w:cs="Calibri"/>
          <w:noProof/>
          <w:szCs w:val="24"/>
        </w:rPr>
        <w:tab/>
        <w:t xml:space="preserve">Deepak, M. &amp; Handa, S. S. Antiinflammatory Activity and Chemical Composition of Extracts of Verbena officinalis. </w:t>
      </w:r>
      <w:r w:rsidRPr="00E16DB0">
        <w:rPr>
          <w:rFonts w:ascii="Calibri" w:hAnsi="Calibri" w:cs="Calibri"/>
          <w:i/>
          <w:iCs/>
          <w:noProof/>
          <w:szCs w:val="24"/>
        </w:rPr>
        <w:t>Phyther. Res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14</w:t>
      </w:r>
      <w:r w:rsidRPr="00E16DB0">
        <w:rPr>
          <w:rFonts w:ascii="Calibri" w:hAnsi="Calibri" w:cs="Calibri"/>
          <w:noProof/>
          <w:szCs w:val="24"/>
        </w:rPr>
        <w:t>, 463–465 (2000).</w:t>
      </w:r>
    </w:p>
    <w:p w14:paraId="75722E26" w14:textId="77777777" w:rsidR="00E16DB0" w:rsidRPr="00E16DB0" w:rsidRDefault="00E16DB0" w:rsidP="00E16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E16DB0">
        <w:rPr>
          <w:rFonts w:ascii="Calibri" w:hAnsi="Calibri" w:cs="Calibri"/>
          <w:noProof/>
          <w:szCs w:val="24"/>
        </w:rPr>
        <w:t>11.</w:t>
      </w:r>
      <w:r w:rsidRPr="00E16DB0">
        <w:rPr>
          <w:rFonts w:ascii="Calibri" w:hAnsi="Calibri" w:cs="Calibri"/>
          <w:noProof/>
          <w:szCs w:val="24"/>
        </w:rPr>
        <w:tab/>
        <w:t xml:space="preserve">Xiao, Y., Zhu, S. &amp; Wu, G. Chemical Constituents of Vernonia parishii. </w:t>
      </w:r>
      <w:r w:rsidRPr="00E16DB0">
        <w:rPr>
          <w:rFonts w:ascii="Calibri" w:hAnsi="Calibri" w:cs="Calibri"/>
          <w:i/>
          <w:iCs/>
          <w:noProof/>
          <w:szCs w:val="24"/>
        </w:rPr>
        <w:t>Chem. Nat. Compd.</w:t>
      </w:r>
      <w:r w:rsidRPr="00E16DB0">
        <w:rPr>
          <w:rFonts w:ascii="Calibri" w:hAnsi="Calibri" w:cs="Calibri"/>
          <w:noProof/>
          <w:szCs w:val="24"/>
        </w:rPr>
        <w:t xml:space="preserve"> </w:t>
      </w:r>
      <w:r w:rsidRPr="00E16DB0">
        <w:rPr>
          <w:rFonts w:ascii="Calibri" w:hAnsi="Calibri" w:cs="Calibri"/>
          <w:b/>
          <w:bCs/>
          <w:noProof/>
          <w:szCs w:val="24"/>
        </w:rPr>
        <w:t>56</w:t>
      </w:r>
      <w:r w:rsidRPr="00E16DB0">
        <w:rPr>
          <w:rFonts w:ascii="Calibri" w:hAnsi="Calibri" w:cs="Calibri"/>
          <w:noProof/>
          <w:szCs w:val="24"/>
        </w:rPr>
        <w:t>, 118–119 (2020).</w:t>
      </w:r>
    </w:p>
    <w:p w14:paraId="45CF7709" w14:textId="66A29D23" w:rsidR="00C30BC2" w:rsidRPr="00C30BC2" w:rsidRDefault="00C30BC2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fldChar w:fldCharType="end"/>
      </w:r>
    </w:p>
    <w:sectPr w:rsidR="00C30BC2" w:rsidRPr="00C30B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3F3E4A" w14:textId="77777777" w:rsidR="002E3EF7" w:rsidRDefault="002E3EF7" w:rsidP="001C197F">
      <w:pPr>
        <w:spacing w:after="0" w:line="240" w:lineRule="auto"/>
      </w:pPr>
      <w:r>
        <w:separator/>
      </w:r>
    </w:p>
  </w:endnote>
  <w:endnote w:type="continuationSeparator" w:id="0">
    <w:p w14:paraId="3FA5C953" w14:textId="77777777" w:rsidR="002E3EF7" w:rsidRDefault="002E3EF7" w:rsidP="001C19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6468C5" w14:textId="77777777" w:rsidR="002E3EF7" w:rsidRDefault="002E3EF7" w:rsidP="001C197F">
      <w:pPr>
        <w:spacing w:after="0" w:line="240" w:lineRule="auto"/>
      </w:pPr>
      <w:r>
        <w:separator/>
      </w:r>
    </w:p>
  </w:footnote>
  <w:footnote w:type="continuationSeparator" w:id="0">
    <w:p w14:paraId="558580EC" w14:textId="77777777" w:rsidR="002E3EF7" w:rsidRDefault="002E3EF7" w:rsidP="001C197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6C6D"/>
    <w:rsid w:val="00043AE1"/>
    <w:rsid w:val="000649A9"/>
    <w:rsid w:val="00083C63"/>
    <w:rsid w:val="0012326D"/>
    <w:rsid w:val="00175611"/>
    <w:rsid w:val="001C0BCF"/>
    <w:rsid w:val="001C197F"/>
    <w:rsid w:val="00264E74"/>
    <w:rsid w:val="002B5E0E"/>
    <w:rsid w:val="002E3EF7"/>
    <w:rsid w:val="00383E1A"/>
    <w:rsid w:val="00391D36"/>
    <w:rsid w:val="003B6C6D"/>
    <w:rsid w:val="00400554"/>
    <w:rsid w:val="00487A62"/>
    <w:rsid w:val="004D5252"/>
    <w:rsid w:val="00543DC6"/>
    <w:rsid w:val="00604794"/>
    <w:rsid w:val="00615BC4"/>
    <w:rsid w:val="00634D0A"/>
    <w:rsid w:val="00653A2B"/>
    <w:rsid w:val="0066185F"/>
    <w:rsid w:val="00682E05"/>
    <w:rsid w:val="007362AD"/>
    <w:rsid w:val="00892462"/>
    <w:rsid w:val="008E52CB"/>
    <w:rsid w:val="009240C1"/>
    <w:rsid w:val="00940608"/>
    <w:rsid w:val="00981762"/>
    <w:rsid w:val="00A36318"/>
    <w:rsid w:val="00AC7836"/>
    <w:rsid w:val="00AF677A"/>
    <w:rsid w:val="00B00BE8"/>
    <w:rsid w:val="00B11DBE"/>
    <w:rsid w:val="00B33EBB"/>
    <w:rsid w:val="00B73B52"/>
    <w:rsid w:val="00BD5A13"/>
    <w:rsid w:val="00C003D8"/>
    <w:rsid w:val="00C30BC2"/>
    <w:rsid w:val="00C34B4C"/>
    <w:rsid w:val="00C5627B"/>
    <w:rsid w:val="00C817F0"/>
    <w:rsid w:val="00CA07EE"/>
    <w:rsid w:val="00CF22F1"/>
    <w:rsid w:val="00D027A9"/>
    <w:rsid w:val="00D83743"/>
    <w:rsid w:val="00DA0247"/>
    <w:rsid w:val="00DB3DD5"/>
    <w:rsid w:val="00E04599"/>
    <w:rsid w:val="00E16DB0"/>
    <w:rsid w:val="00E2278E"/>
    <w:rsid w:val="00E31468"/>
    <w:rsid w:val="00E94793"/>
    <w:rsid w:val="00F30D1E"/>
    <w:rsid w:val="00FB3B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646D72"/>
  <w15:chartTrackingRefBased/>
  <w15:docId w15:val="{10127585-99E6-486A-8ACD-A25701ECD2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B6C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C1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197F"/>
  </w:style>
  <w:style w:type="paragraph" w:styleId="Footer">
    <w:name w:val="footer"/>
    <w:basedOn w:val="Normal"/>
    <w:link w:val="FooterChar"/>
    <w:uiPriority w:val="99"/>
    <w:unhideWhenUsed/>
    <w:rsid w:val="001C1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197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2284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80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62F1E2-9CD0-443C-B157-4A70D11B7B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6</Pages>
  <Words>28985</Words>
  <Characters>165220</Characters>
  <Application>Microsoft Office Word</Application>
  <DocSecurity>0</DocSecurity>
  <Lines>1376</Lines>
  <Paragraphs>3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MIMA AFROSE</dc:creator>
  <cp:keywords/>
  <dc:description/>
  <cp:lastModifiedBy>SHAMIMA AFROSE</cp:lastModifiedBy>
  <cp:revision>6</cp:revision>
  <dcterms:created xsi:type="dcterms:W3CDTF">2020-10-01T06:03:00Z</dcterms:created>
  <dcterms:modified xsi:type="dcterms:W3CDTF">2020-10-03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b80a400-5532-319a-b69a-cf4941f48e55</vt:lpwstr>
  </property>
  <property fmtid="{D5CDD505-2E9C-101B-9397-08002B2CF9AE}" pid="24" name="Mendeley Citation Style_1">
    <vt:lpwstr>http://www.zotero.org/styles/nature</vt:lpwstr>
  </property>
</Properties>
</file>